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2EF5E" w14:textId="428B9C11" w:rsidR="00A5770B" w:rsidRPr="0049218B" w:rsidRDefault="00A5770B" w:rsidP="00A5770B">
      <w:pPr>
        <w:jc w:val="right"/>
        <w:rPr>
          <w:rFonts w:ascii="Times" w:hAnsi="Times" w:cs="Arial"/>
          <w:b/>
          <w:bCs/>
        </w:rPr>
      </w:pPr>
      <w:r w:rsidRPr="0049218B">
        <w:rPr>
          <w:rFonts w:ascii="Times" w:hAnsi="Times" w:cs="Arial"/>
          <w:b/>
          <w:bCs/>
        </w:rPr>
        <w:t xml:space="preserve">Ashley </w:t>
      </w:r>
      <w:proofErr w:type="spellStart"/>
      <w:r w:rsidRPr="0049218B">
        <w:rPr>
          <w:rFonts w:ascii="Times" w:hAnsi="Times" w:cs="Arial"/>
          <w:b/>
          <w:bCs/>
        </w:rPr>
        <w:t>Jeanlus</w:t>
      </w:r>
      <w:proofErr w:type="spellEnd"/>
    </w:p>
    <w:p w14:paraId="45E14A19" w14:textId="0BE2A3F2" w:rsidR="00A5770B" w:rsidRPr="0049218B" w:rsidRDefault="00A5770B" w:rsidP="00EC3CC6">
      <w:pPr>
        <w:jc w:val="right"/>
        <w:rPr>
          <w:rFonts w:ascii="Times" w:hAnsi="Times" w:cs="Arial"/>
          <w:b/>
          <w:bCs/>
        </w:rPr>
      </w:pPr>
      <w:r w:rsidRPr="0049218B">
        <w:rPr>
          <w:rFonts w:ascii="Times" w:hAnsi="Times" w:cs="Arial"/>
          <w:b/>
          <w:bCs/>
        </w:rPr>
        <w:t>Scott Bauer</w:t>
      </w:r>
    </w:p>
    <w:p w14:paraId="4F801391" w14:textId="48FC1163" w:rsidR="00A5770B" w:rsidRPr="0049218B" w:rsidRDefault="00A5770B" w:rsidP="00A5770B">
      <w:pPr>
        <w:jc w:val="right"/>
        <w:rPr>
          <w:rFonts w:ascii="Times" w:hAnsi="Times" w:cs="Arial"/>
          <w:b/>
          <w:bCs/>
        </w:rPr>
      </w:pPr>
      <w:r w:rsidRPr="0049218B">
        <w:rPr>
          <w:rFonts w:ascii="Times" w:hAnsi="Times" w:cs="Arial"/>
          <w:b/>
          <w:bCs/>
        </w:rPr>
        <w:t>Protocol Critique- No</w:t>
      </w:r>
    </w:p>
    <w:p w14:paraId="23833C55" w14:textId="2928CD6E" w:rsidR="00A5770B" w:rsidRPr="0049218B" w:rsidRDefault="00A5770B" w:rsidP="00A5770B">
      <w:pPr>
        <w:pStyle w:val="BodyText2"/>
        <w:tabs>
          <w:tab w:val="left" w:pos="720"/>
          <w:tab w:val="left" w:pos="1530"/>
        </w:tabs>
        <w:spacing w:line="240" w:lineRule="auto"/>
        <w:rPr>
          <w:rFonts w:ascii="Times" w:hAnsi="Times" w:cs="Arial"/>
          <w:b/>
          <w:bCs/>
          <w:color w:val="000000"/>
        </w:rPr>
      </w:pPr>
    </w:p>
    <w:p w14:paraId="51022E6B" w14:textId="74154E75" w:rsidR="00A5770B" w:rsidRPr="0049218B" w:rsidRDefault="00A5770B" w:rsidP="00A5770B">
      <w:pPr>
        <w:pStyle w:val="BodyText2"/>
        <w:tabs>
          <w:tab w:val="left" w:pos="720"/>
          <w:tab w:val="left" w:pos="1530"/>
        </w:tabs>
        <w:spacing w:line="240" w:lineRule="auto"/>
        <w:rPr>
          <w:rFonts w:ascii="Times" w:hAnsi="Times" w:cs="Arial"/>
          <w:b/>
          <w:bCs/>
          <w:color w:val="000000"/>
        </w:rPr>
      </w:pPr>
      <w:r w:rsidRPr="0049218B">
        <w:rPr>
          <w:rFonts w:ascii="Times" w:hAnsi="Times" w:cs="Arial"/>
          <w:b/>
          <w:bCs/>
          <w:color w:val="000000"/>
        </w:rPr>
        <w:t>Black Perspectives on Telehealth Services Regarding Medication Abortion</w:t>
      </w:r>
    </w:p>
    <w:p w14:paraId="5298D7B2" w14:textId="706FCB99" w:rsidR="00D778A7" w:rsidRPr="00EC3CC6" w:rsidRDefault="00A5770B" w:rsidP="00A5770B">
      <w:pPr>
        <w:pStyle w:val="BodyText2"/>
        <w:tabs>
          <w:tab w:val="left" w:pos="720"/>
          <w:tab w:val="left" w:pos="1530"/>
        </w:tabs>
        <w:spacing w:line="240" w:lineRule="auto"/>
        <w:rPr>
          <w:rFonts w:ascii="Times" w:hAnsi="Times" w:cs="Arial"/>
          <w:b/>
          <w:bCs/>
          <w:i/>
          <w:iCs/>
          <w:color w:val="000000"/>
        </w:rPr>
      </w:pPr>
      <w:r w:rsidRPr="0049218B">
        <w:rPr>
          <w:rFonts w:ascii="Times" w:hAnsi="Times" w:cs="Arial"/>
          <w:b/>
          <w:bCs/>
          <w:i/>
          <w:iCs/>
          <w:color w:val="000000"/>
        </w:rPr>
        <w:t xml:space="preserve">Abstract </w:t>
      </w:r>
    </w:p>
    <w:p w14:paraId="06ACBD5B" w14:textId="5BA180FE" w:rsidR="00D778A7" w:rsidRPr="0049218B" w:rsidRDefault="00D778A7" w:rsidP="00D778A7">
      <w:pPr>
        <w:rPr>
          <w:rFonts w:ascii="Times" w:hAnsi="Times" w:cs="Arial"/>
        </w:rPr>
      </w:pPr>
      <w:r w:rsidRPr="0049218B">
        <w:rPr>
          <w:rFonts w:ascii="Times" w:hAnsi="Times" w:cs="Arial"/>
        </w:rPr>
        <w:t xml:space="preserve">New strategies are needed to help </w:t>
      </w:r>
      <w:r w:rsidRPr="0049218B">
        <w:rPr>
          <w:rFonts w:ascii="Times" w:hAnsi="Times" w:cs="Arial"/>
        </w:rPr>
        <w:t xml:space="preserve">Black </w:t>
      </w:r>
      <w:r w:rsidRPr="0049218B">
        <w:rPr>
          <w:rFonts w:ascii="Times" w:hAnsi="Times" w:cs="Arial"/>
        </w:rPr>
        <w:t xml:space="preserve">women overcome barriers to abortion and achieve greater reproductive autonomy. Telemedicine models for medication abortion care have the potential to greatly expand access to abortion in the United States, particularly for those facing stigma, distance and cost barriers. Participants will use a private and secure online or app-based platform, complete a medical history form, receive information about risks and benefits of study participation, consult with a clinician via video-chat, and opt-in for any orders for tests if desired. Then they will pick-up a study package </w:t>
      </w:r>
      <w:r w:rsidR="0049218B" w:rsidRPr="0049218B">
        <w:rPr>
          <w:rFonts w:ascii="Times" w:hAnsi="Times" w:cs="Arial"/>
        </w:rPr>
        <w:t xml:space="preserve">which </w:t>
      </w:r>
      <w:r w:rsidRPr="0049218B">
        <w:rPr>
          <w:rFonts w:ascii="Times" w:hAnsi="Times" w:cs="Arial"/>
        </w:rPr>
        <w:t xml:space="preserve">will </w:t>
      </w:r>
      <w:proofErr w:type="gramStart"/>
      <w:r w:rsidRPr="0049218B">
        <w:rPr>
          <w:rFonts w:ascii="Times" w:hAnsi="Times" w:cs="Arial"/>
        </w:rPr>
        <w:t>include:</w:t>
      </w:r>
      <w:proofErr w:type="gramEnd"/>
      <w:r w:rsidRPr="0049218B">
        <w:rPr>
          <w:rFonts w:ascii="Times" w:hAnsi="Times" w:cs="Arial"/>
        </w:rPr>
        <w:t xml:space="preserve"> instructions, abortion pills, and pain/nausea medications. This study has 3 objectives: 1) to test the online, app-based platform, 2) to explore participant reasons for choosing telemedicine, and 3) to test safety and efficacy of the CHAT telemedicine model.  This project will serve women in California who want to avoid in-clinic tests and streamline the process of obtaining an abortion. The proposed study aims to generate evidence to make medication abortion care easier to access, </w:t>
      </w:r>
      <w:proofErr w:type="spellStart"/>
      <w:r w:rsidRPr="0049218B">
        <w:rPr>
          <w:rFonts w:ascii="Times" w:hAnsi="Times" w:cs="Arial"/>
        </w:rPr>
        <w:t>demedicalize</w:t>
      </w:r>
      <w:proofErr w:type="spellEnd"/>
      <w:r w:rsidRPr="0049218B">
        <w:rPr>
          <w:rFonts w:ascii="Times" w:hAnsi="Times" w:cs="Arial"/>
        </w:rPr>
        <w:t xml:space="preserve"> provision of medication abortion, and support direct-to-patient telemedicine models of abortion care. </w:t>
      </w:r>
    </w:p>
    <w:p w14:paraId="720A0D4A" w14:textId="5DDE7739" w:rsidR="00D778A7" w:rsidRPr="0049218B" w:rsidRDefault="00D778A7" w:rsidP="00A5770B">
      <w:pPr>
        <w:pStyle w:val="BodyText2"/>
        <w:tabs>
          <w:tab w:val="left" w:pos="720"/>
          <w:tab w:val="left" w:pos="1530"/>
        </w:tabs>
        <w:spacing w:line="240" w:lineRule="auto"/>
        <w:rPr>
          <w:rFonts w:ascii="Times" w:hAnsi="Times" w:cs="Arial"/>
          <w:i/>
          <w:iCs/>
          <w:color w:val="000000"/>
        </w:rPr>
      </w:pPr>
    </w:p>
    <w:p w14:paraId="3A90B593" w14:textId="0C7B7270" w:rsidR="0049218B" w:rsidRPr="0049218B" w:rsidRDefault="0049218B" w:rsidP="00A5770B">
      <w:pPr>
        <w:pStyle w:val="BodyText2"/>
        <w:tabs>
          <w:tab w:val="left" w:pos="720"/>
          <w:tab w:val="left" w:pos="1530"/>
        </w:tabs>
        <w:spacing w:line="240" w:lineRule="auto"/>
        <w:rPr>
          <w:rFonts w:ascii="Times" w:hAnsi="Times" w:cs="Arial"/>
          <w:b/>
          <w:bCs/>
          <w:i/>
          <w:iCs/>
          <w:color w:val="000000"/>
        </w:rPr>
      </w:pPr>
      <w:r w:rsidRPr="0049218B">
        <w:rPr>
          <w:rFonts w:ascii="Times" w:hAnsi="Times" w:cs="Arial"/>
          <w:b/>
          <w:bCs/>
          <w:i/>
          <w:iCs/>
          <w:color w:val="000000"/>
        </w:rPr>
        <w:t>Research Question</w:t>
      </w:r>
    </w:p>
    <w:p w14:paraId="7CAE4172" w14:textId="77777777" w:rsidR="00A5770B" w:rsidRPr="0049218B" w:rsidRDefault="00A5770B" w:rsidP="00A5770B">
      <w:pPr>
        <w:pStyle w:val="NormalWeb"/>
        <w:spacing w:before="0" w:beforeAutospacing="0" w:after="0" w:afterAutospacing="0"/>
        <w:rPr>
          <w:rFonts w:ascii="Times" w:hAnsi="Times" w:cs="Arial"/>
          <w:b/>
          <w:bCs/>
        </w:rPr>
      </w:pPr>
      <w:r w:rsidRPr="0049218B">
        <w:rPr>
          <w:rFonts w:ascii="Times" w:hAnsi="Times" w:cs="Arial"/>
          <w:b/>
          <w:bCs/>
          <w:color w:val="000000"/>
        </w:rPr>
        <w:t>Are telehealth medical abortions associated with similar accessibility, efficacy, and safety as traditional in-clinic abortions for Black Identified pregnant patients?</w:t>
      </w:r>
    </w:p>
    <w:p w14:paraId="4411B7F0" w14:textId="76E1EBC8" w:rsidR="00A5770B" w:rsidRPr="0049218B" w:rsidRDefault="00A5770B" w:rsidP="00A5770B">
      <w:pPr>
        <w:pStyle w:val="BodyText2"/>
        <w:tabs>
          <w:tab w:val="left" w:pos="720"/>
          <w:tab w:val="left" w:pos="1530"/>
        </w:tabs>
        <w:spacing w:line="240" w:lineRule="auto"/>
        <w:rPr>
          <w:rFonts w:ascii="Times" w:hAnsi="Times" w:cs="Arial"/>
          <w:b/>
          <w:bCs/>
          <w:color w:val="000000"/>
        </w:rPr>
      </w:pPr>
    </w:p>
    <w:p w14:paraId="541F413B" w14:textId="2FE51D70" w:rsidR="0049218B" w:rsidRPr="0049218B" w:rsidRDefault="0049218B" w:rsidP="00A5770B">
      <w:pPr>
        <w:pStyle w:val="BodyText2"/>
        <w:tabs>
          <w:tab w:val="left" w:pos="720"/>
          <w:tab w:val="left" w:pos="1530"/>
        </w:tabs>
        <w:spacing w:line="240" w:lineRule="auto"/>
        <w:rPr>
          <w:rFonts w:ascii="Times" w:hAnsi="Times" w:cs="Arial"/>
          <w:b/>
          <w:bCs/>
          <w:color w:val="000000"/>
        </w:rPr>
      </w:pPr>
      <w:r w:rsidRPr="0049218B">
        <w:rPr>
          <w:rFonts w:ascii="Times" w:hAnsi="Times" w:cs="Arial"/>
          <w:b/>
          <w:bCs/>
          <w:color w:val="000000"/>
        </w:rPr>
        <w:t>Specific Aims</w:t>
      </w:r>
    </w:p>
    <w:p w14:paraId="2ECF3456" w14:textId="77777777" w:rsidR="0049218B" w:rsidRPr="0049218B" w:rsidRDefault="0049218B" w:rsidP="0049218B">
      <w:pPr>
        <w:numPr>
          <w:ilvl w:val="0"/>
          <w:numId w:val="2"/>
        </w:numPr>
        <w:rPr>
          <w:rFonts w:ascii="Times" w:hAnsi="Times" w:cs="Arial"/>
        </w:rPr>
      </w:pPr>
      <w:r w:rsidRPr="0049218B">
        <w:rPr>
          <w:rFonts w:ascii="Times" w:hAnsi="Times" w:cs="Arial"/>
        </w:rPr>
        <w:t>To document the accessibility of a telehealth model for medication abortion for Black-identified pregnant patients.</w:t>
      </w:r>
    </w:p>
    <w:p w14:paraId="5E1789A1" w14:textId="77777777" w:rsidR="0049218B" w:rsidRPr="0049218B" w:rsidRDefault="0049218B" w:rsidP="0049218B">
      <w:pPr>
        <w:numPr>
          <w:ilvl w:val="0"/>
          <w:numId w:val="2"/>
        </w:numPr>
        <w:rPr>
          <w:rFonts w:ascii="Times" w:hAnsi="Times" w:cs="Arial"/>
        </w:rPr>
      </w:pPr>
      <w:r w:rsidRPr="0049218B">
        <w:rPr>
          <w:rFonts w:ascii="Times" w:hAnsi="Times" w:cs="Arial"/>
        </w:rPr>
        <w:t>To understand the experience with a telehealth model for medication abortion for Black-identified pregnant patients.</w:t>
      </w:r>
    </w:p>
    <w:p w14:paraId="03A714D4" w14:textId="4807BCC8" w:rsidR="0049218B" w:rsidRPr="0049218B" w:rsidRDefault="0049218B" w:rsidP="00A5770B">
      <w:pPr>
        <w:pStyle w:val="BodyText2"/>
        <w:tabs>
          <w:tab w:val="left" w:pos="720"/>
          <w:tab w:val="left" w:pos="1530"/>
        </w:tabs>
        <w:spacing w:line="240" w:lineRule="auto"/>
        <w:rPr>
          <w:rFonts w:ascii="Times" w:hAnsi="Times" w:cs="Arial"/>
          <w:b/>
          <w:bCs/>
          <w:color w:val="000000"/>
        </w:rPr>
      </w:pPr>
    </w:p>
    <w:p w14:paraId="6BE20F95" w14:textId="0AF43376" w:rsidR="0049218B" w:rsidRPr="0049218B" w:rsidRDefault="0049218B" w:rsidP="00A5770B">
      <w:pPr>
        <w:pStyle w:val="BodyText2"/>
        <w:tabs>
          <w:tab w:val="left" w:pos="720"/>
          <w:tab w:val="left" w:pos="1530"/>
        </w:tabs>
        <w:spacing w:line="240" w:lineRule="auto"/>
        <w:rPr>
          <w:rFonts w:ascii="Times" w:hAnsi="Times" w:cs="Arial"/>
          <w:b/>
          <w:bCs/>
          <w:color w:val="000000"/>
        </w:rPr>
      </w:pPr>
      <w:r w:rsidRPr="0049218B">
        <w:rPr>
          <w:rFonts w:ascii="Times" w:hAnsi="Times" w:cs="Arial"/>
          <w:b/>
          <w:bCs/>
          <w:color w:val="000000"/>
        </w:rPr>
        <w:t>Significance</w:t>
      </w:r>
    </w:p>
    <w:p w14:paraId="252C2233" w14:textId="77777777" w:rsidR="00A5770B" w:rsidRPr="0049218B" w:rsidRDefault="00A5770B" w:rsidP="00A5770B">
      <w:pPr>
        <w:pStyle w:val="BodyText2"/>
        <w:tabs>
          <w:tab w:val="left" w:pos="720"/>
          <w:tab w:val="left" w:pos="1530"/>
        </w:tabs>
        <w:spacing w:line="240" w:lineRule="auto"/>
        <w:rPr>
          <w:rFonts w:ascii="Times" w:hAnsi="Times" w:cs="Arial"/>
          <w:b/>
          <w:bCs/>
          <w:color w:val="000000"/>
        </w:rPr>
      </w:pPr>
    </w:p>
    <w:p w14:paraId="76CA4009" w14:textId="77777777" w:rsidR="00A5770B" w:rsidRPr="0049218B" w:rsidRDefault="00A5770B" w:rsidP="00A5770B">
      <w:pPr>
        <w:pStyle w:val="BodyText2"/>
        <w:tabs>
          <w:tab w:val="left" w:pos="720"/>
          <w:tab w:val="left" w:pos="1530"/>
        </w:tabs>
        <w:spacing w:line="240" w:lineRule="auto"/>
        <w:rPr>
          <w:rFonts w:ascii="Times" w:hAnsi="Times" w:cs="Arial"/>
          <w:color w:val="000000" w:themeColor="text1"/>
        </w:rPr>
      </w:pPr>
      <w:r w:rsidRPr="0049218B">
        <w:rPr>
          <w:rFonts w:ascii="Times" w:hAnsi="Times" w:cs="Arial"/>
          <w:bCs/>
          <w:color w:val="000000" w:themeColor="text1"/>
          <w:shd w:val="clear" w:color="auto" w:fill="FFFFFF"/>
        </w:rPr>
        <w:t xml:space="preserve">Currently, little is known about Black women’s attitudes about abortion, or how the historical and social context of race in the United States affects these attitudes. Black women have a disproportionately high rates of abortion compared to other racial groups, particularly White women. </w:t>
      </w:r>
      <w:r w:rsidRPr="0049218B">
        <w:rPr>
          <w:rFonts w:ascii="Times" w:hAnsi="Times" w:cs="Arial"/>
          <w:color w:val="000000" w:themeColor="text1"/>
        </w:rPr>
        <w:t>Black women have 3 times the rate of abortion when compared to White women and are more likely to access abortion care at later gestational ages</w:t>
      </w:r>
      <w:r w:rsidRPr="0049218B">
        <w:rPr>
          <w:rFonts w:ascii="Times" w:hAnsi="Times" w:cs="Arial"/>
          <w:bCs/>
          <w:color w:val="000000" w:themeColor="text1"/>
          <w:shd w:val="clear" w:color="auto" w:fill="FFFFFF"/>
        </w:rPr>
        <w:t>.</w:t>
      </w:r>
      <w:r w:rsidRPr="0049218B">
        <w:rPr>
          <w:rStyle w:val="FootnoteReference"/>
          <w:rFonts w:ascii="Times" w:hAnsi="Times" w:cs="Arial"/>
        </w:rPr>
        <w:footnoteReference w:id="1"/>
      </w:r>
      <w:r w:rsidRPr="0049218B">
        <w:rPr>
          <w:rFonts w:ascii="Times" w:hAnsi="Times" w:cs="Arial"/>
          <w:bCs/>
          <w:color w:val="000000" w:themeColor="text1"/>
          <w:shd w:val="clear" w:color="auto" w:fill="FFFFFF"/>
        </w:rPr>
        <w:t xml:space="preserve"> </w:t>
      </w:r>
      <w:r w:rsidRPr="0049218B">
        <w:rPr>
          <w:rFonts w:ascii="Times" w:hAnsi="Times" w:cs="Arial"/>
          <w:color w:val="000000" w:themeColor="text1"/>
        </w:rPr>
        <w:t xml:space="preserve">Black women are 3 to 4 times more likely to die from pregnancy </w:t>
      </w:r>
      <w:r w:rsidRPr="0049218B">
        <w:rPr>
          <w:rStyle w:val="FootnoteReference"/>
          <w:rFonts w:ascii="Times" w:hAnsi="Times" w:cs="Arial"/>
        </w:rPr>
        <w:footnoteReference w:id="2"/>
      </w:r>
      <w:r w:rsidRPr="0049218B">
        <w:rPr>
          <w:rFonts w:ascii="Times" w:hAnsi="Times" w:cs="Arial"/>
          <w:color w:val="000000" w:themeColor="text1"/>
        </w:rPr>
        <w:t xml:space="preserve"> and 2 to 3 times more likely to die from abortion.</w:t>
      </w:r>
      <w:r w:rsidRPr="0049218B">
        <w:rPr>
          <w:rStyle w:val="FootnoteReference"/>
          <w:rFonts w:ascii="Times" w:hAnsi="Times" w:cs="Arial"/>
        </w:rPr>
        <w:footnoteReference w:id="3"/>
      </w:r>
      <w:r w:rsidRPr="0049218B">
        <w:rPr>
          <w:rFonts w:ascii="Times" w:hAnsi="Times" w:cs="Arial"/>
          <w:color w:val="000000" w:themeColor="text1"/>
        </w:rPr>
        <w:t xml:space="preserve"> Black women </w:t>
      </w:r>
      <w:r w:rsidRPr="0049218B">
        <w:rPr>
          <w:rFonts w:ascii="Times" w:hAnsi="Times" w:cs="Arial"/>
          <w:color w:val="000000" w:themeColor="text1"/>
        </w:rPr>
        <w:lastRenderedPageBreak/>
        <w:t>are less likely to use long-acting reversible contraception.</w:t>
      </w:r>
      <w:r w:rsidRPr="0049218B">
        <w:rPr>
          <w:rStyle w:val="FootnoteReference"/>
          <w:rFonts w:ascii="Times" w:hAnsi="Times" w:cs="Arial"/>
        </w:rPr>
        <w:footnoteReference w:id="4"/>
      </w:r>
      <w:r w:rsidRPr="0049218B">
        <w:rPr>
          <w:rFonts w:ascii="Times" w:hAnsi="Times" w:cs="Arial"/>
          <w:color w:val="000000" w:themeColor="text1"/>
        </w:rPr>
        <w:t xml:space="preserve"> Black women are nearly twice as likely to experience “unintended pregnancy,” </w:t>
      </w:r>
      <w:r w:rsidRPr="0049218B">
        <w:rPr>
          <w:rStyle w:val="FootnoteReference"/>
          <w:rFonts w:ascii="Times" w:hAnsi="Times" w:cs="Arial"/>
        </w:rPr>
        <w:footnoteReference w:id="5"/>
      </w:r>
      <w:r w:rsidRPr="0049218B">
        <w:rPr>
          <w:rFonts w:ascii="Times" w:hAnsi="Times" w:cs="Arial"/>
          <w:color w:val="000000" w:themeColor="text1"/>
        </w:rPr>
        <w:t xml:space="preserve"> which has been assigned a negative outcome in family planning research even though this may not reflect the values of those who experience it. </w:t>
      </w:r>
      <w:r w:rsidRPr="0049218B">
        <w:rPr>
          <w:rStyle w:val="FootnoteReference"/>
          <w:rFonts w:ascii="Times" w:hAnsi="Times" w:cs="Arial"/>
        </w:rPr>
        <w:footnoteReference w:id="6"/>
      </w:r>
      <w:r w:rsidRPr="0049218B">
        <w:rPr>
          <w:rFonts w:ascii="Times" w:hAnsi="Times" w:cs="Arial"/>
          <w:bCs/>
          <w:color w:val="000000" w:themeColor="text1"/>
          <w:shd w:val="clear" w:color="auto" w:fill="FFFFFF"/>
        </w:rPr>
        <w:t xml:space="preserve"> </w:t>
      </w:r>
      <w:r w:rsidRPr="0049218B">
        <w:rPr>
          <w:rFonts w:ascii="Times" w:hAnsi="Times" w:cs="Arial"/>
          <w:color w:val="000000" w:themeColor="text1"/>
        </w:rPr>
        <w:t xml:space="preserve">What this narrative fails to account for are the structures in which Black women live their lives and make decisions, namely institutionalized and </w:t>
      </w:r>
      <w:proofErr w:type="gramStart"/>
      <w:r w:rsidRPr="0049218B">
        <w:rPr>
          <w:rFonts w:ascii="Times" w:hAnsi="Times" w:cs="Arial"/>
          <w:color w:val="000000" w:themeColor="text1"/>
        </w:rPr>
        <w:t>personally-mediated</w:t>
      </w:r>
      <w:proofErr w:type="gramEnd"/>
      <w:r w:rsidRPr="0049218B">
        <w:rPr>
          <w:rFonts w:ascii="Times" w:hAnsi="Times" w:cs="Arial"/>
          <w:color w:val="000000" w:themeColor="text1"/>
        </w:rPr>
        <w:t xml:space="preserve"> racism. Institutionalized racism refers to the structural-level factors that create and perpetuate inequities. </w:t>
      </w:r>
      <w:r w:rsidRPr="0049218B">
        <w:rPr>
          <w:rStyle w:val="FootnoteReference"/>
          <w:rFonts w:ascii="Times" w:hAnsi="Times" w:cs="Arial"/>
        </w:rPr>
        <w:footnoteReference w:id="7"/>
      </w:r>
    </w:p>
    <w:p w14:paraId="48078EE8" w14:textId="77777777" w:rsidR="00A5770B" w:rsidRPr="0049218B" w:rsidRDefault="00A5770B" w:rsidP="00A5770B">
      <w:pPr>
        <w:pStyle w:val="BodyText2"/>
        <w:tabs>
          <w:tab w:val="left" w:pos="720"/>
          <w:tab w:val="left" w:pos="1530"/>
        </w:tabs>
        <w:spacing w:line="240" w:lineRule="auto"/>
        <w:rPr>
          <w:rFonts w:ascii="Times" w:hAnsi="Times" w:cs="Arial"/>
          <w:color w:val="000000" w:themeColor="text1"/>
        </w:rPr>
      </w:pPr>
    </w:p>
    <w:p w14:paraId="65023B03" w14:textId="77777777" w:rsidR="00A5770B" w:rsidRPr="0049218B" w:rsidRDefault="00A5770B" w:rsidP="00A5770B">
      <w:pPr>
        <w:autoSpaceDE w:val="0"/>
        <w:autoSpaceDN w:val="0"/>
        <w:adjustRightInd w:val="0"/>
        <w:rPr>
          <w:rFonts w:ascii="Times" w:hAnsi="Times" w:cs="Arial"/>
          <w:color w:val="000000"/>
        </w:rPr>
      </w:pPr>
      <w:r w:rsidRPr="0049218B">
        <w:rPr>
          <w:rFonts w:ascii="Times" w:hAnsi="Times" w:cs="Arial"/>
          <w:color w:val="000000"/>
        </w:rPr>
        <w:t>There has been a steady increase in the proportion of abortions that are medication abortions in the U.S., from 17% in 2008, to 23% in 2011 and 39% in 2017.</w:t>
      </w:r>
      <w:r w:rsidRPr="0049218B">
        <w:rPr>
          <w:rStyle w:val="FootnoteReference"/>
          <w:rFonts w:ascii="Times" w:hAnsi="Times" w:cs="Arial"/>
        </w:rPr>
        <w:footnoteReference w:id="8"/>
      </w:r>
      <w:r w:rsidRPr="0049218B">
        <w:rPr>
          <w:rFonts w:ascii="Times" w:hAnsi="Times" w:cs="Arial"/>
          <w:color w:val="000000"/>
        </w:rPr>
        <w:t xml:space="preserve"> Medical termination of intrauterine pregnancy, also known as medication abortion, is a safe and effective method for termination of pregnancy and an alternative to surgical abortion (vacuum aspiration). </w:t>
      </w:r>
    </w:p>
    <w:p w14:paraId="219ECF0A" w14:textId="77777777" w:rsidR="00A5770B" w:rsidRPr="0049218B" w:rsidRDefault="00A5770B" w:rsidP="00A5770B">
      <w:pPr>
        <w:pStyle w:val="BodyText2"/>
        <w:tabs>
          <w:tab w:val="left" w:pos="720"/>
          <w:tab w:val="left" w:pos="1530"/>
        </w:tabs>
        <w:spacing w:line="240" w:lineRule="auto"/>
        <w:rPr>
          <w:rFonts w:ascii="Times" w:hAnsi="Times" w:cs="Arial"/>
          <w:color w:val="000000"/>
        </w:rPr>
      </w:pPr>
      <w:r w:rsidRPr="0049218B">
        <w:rPr>
          <w:rFonts w:ascii="Times" w:hAnsi="Times" w:cs="Arial"/>
          <w:color w:val="000000"/>
        </w:rPr>
        <w:t xml:space="preserve">Mifepristone is a progestin antagonist that competitively interacts with progesterone at progesterone-receptor sites. Mifepristone, used together with misoprostol, is the widely accepted standard regimen for medication abortion.  Some evidence suggests that improved access to medication abortion is associated with a reduction in the proportion of abortions performed in the second trimester. </w:t>
      </w:r>
      <w:r w:rsidRPr="0049218B">
        <w:rPr>
          <w:rStyle w:val="FootnoteReference"/>
          <w:rFonts w:ascii="Times" w:hAnsi="Times" w:cs="Arial"/>
        </w:rPr>
        <w:footnoteReference w:id="9"/>
      </w:r>
      <w:r w:rsidRPr="0049218B">
        <w:rPr>
          <w:rFonts w:ascii="Times" w:hAnsi="Times" w:cs="Arial"/>
          <w:color w:val="000000"/>
        </w:rPr>
        <w:t xml:space="preserve"> Increasing the proportion of abortions performed in the first trimester is important because early abortion is associated with significantly lower risk of major complications </w:t>
      </w:r>
      <w:r w:rsidRPr="0049218B">
        <w:rPr>
          <w:rStyle w:val="FootnoteReference"/>
          <w:rFonts w:ascii="Times" w:hAnsi="Times" w:cs="Arial"/>
        </w:rPr>
        <w:footnoteReference w:id="10"/>
      </w:r>
    </w:p>
    <w:p w14:paraId="64796A27" w14:textId="77777777" w:rsidR="00A5770B" w:rsidRPr="0049218B" w:rsidRDefault="00A5770B" w:rsidP="00A5770B">
      <w:pPr>
        <w:rPr>
          <w:rFonts w:ascii="Times" w:hAnsi="Times" w:cs="Arial"/>
        </w:rPr>
      </w:pPr>
    </w:p>
    <w:p w14:paraId="20EA4ADD" w14:textId="5495EF2F" w:rsidR="00A5770B" w:rsidRPr="0049218B" w:rsidRDefault="0049218B" w:rsidP="0049218B">
      <w:pPr>
        <w:rPr>
          <w:rFonts w:ascii="Times" w:hAnsi="Times" w:cs="Arial"/>
          <w:b/>
          <w:bCs/>
        </w:rPr>
      </w:pPr>
      <w:r w:rsidRPr="0049218B">
        <w:rPr>
          <w:rFonts w:ascii="Times" w:hAnsi="Times" w:cs="Arial"/>
          <w:b/>
          <w:bCs/>
        </w:rPr>
        <w:t>METHODS</w:t>
      </w:r>
    </w:p>
    <w:p w14:paraId="5746BAF4" w14:textId="77777777" w:rsidR="00A5770B" w:rsidRPr="0049218B" w:rsidRDefault="00A5770B" w:rsidP="00A5770B">
      <w:pPr>
        <w:rPr>
          <w:rFonts w:ascii="Times" w:hAnsi="Times" w:cs="Arial"/>
        </w:rPr>
      </w:pPr>
    </w:p>
    <w:p w14:paraId="4F7F0519" w14:textId="77777777" w:rsidR="00A5770B" w:rsidRPr="0049218B" w:rsidRDefault="00A5770B" w:rsidP="00A5770B">
      <w:pPr>
        <w:rPr>
          <w:rFonts w:ascii="Times" w:hAnsi="Times" w:cs="Arial"/>
          <w:b/>
          <w:bCs/>
        </w:rPr>
      </w:pPr>
      <w:r w:rsidRPr="0049218B">
        <w:rPr>
          <w:rFonts w:ascii="Times" w:hAnsi="Times" w:cs="Arial"/>
          <w:b/>
          <w:bCs/>
        </w:rPr>
        <w:t xml:space="preserve">STUDY DESIGN </w:t>
      </w:r>
    </w:p>
    <w:p w14:paraId="56F35D7B" w14:textId="77777777" w:rsidR="00A5770B" w:rsidRPr="0049218B" w:rsidRDefault="00A5770B" w:rsidP="00A5770B">
      <w:pPr>
        <w:rPr>
          <w:rFonts w:ascii="Times" w:hAnsi="Times" w:cs="Arial"/>
          <w:b/>
          <w:bCs/>
        </w:rPr>
      </w:pPr>
    </w:p>
    <w:p w14:paraId="515629E0" w14:textId="77777777" w:rsidR="00A5770B" w:rsidRPr="0049218B" w:rsidRDefault="00A5770B" w:rsidP="00A5770B">
      <w:pPr>
        <w:pStyle w:val="Heading2"/>
        <w:numPr>
          <w:ilvl w:val="0"/>
          <w:numId w:val="0"/>
        </w:numPr>
        <w:ind w:left="720" w:hanging="720"/>
        <w:rPr>
          <w:rFonts w:ascii="Times" w:hAnsi="Times"/>
        </w:rPr>
      </w:pPr>
      <w:r w:rsidRPr="0049218B">
        <w:rPr>
          <w:rFonts w:ascii="Times" w:hAnsi="Times"/>
          <w:b w:val="0"/>
          <w:bCs w:val="0"/>
        </w:rPr>
        <w:t>Aims:</w:t>
      </w:r>
    </w:p>
    <w:p w14:paraId="71914951" w14:textId="77777777" w:rsidR="00A5770B" w:rsidRPr="0049218B" w:rsidRDefault="00A5770B" w:rsidP="00A5770B">
      <w:pPr>
        <w:numPr>
          <w:ilvl w:val="0"/>
          <w:numId w:val="2"/>
        </w:numPr>
        <w:rPr>
          <w:rFonts w:ascii="Times" w:hAnsi="Times" w:cs="Arial"/>
        </w:rPr>
      </w:pPr>
      <w:r w:rsidRPr="0049218B">
        <w:rPr>
          <w:rFonts w:ascii="Times" w:hAnsi="Times" w:cs="Arial"/>
        </w:rPr>
        <w:t>To document the accessibility of a telehealth model for medication abortion for Black-identified pregnant patients.</w:t>
      </w:r>
    </w:p>
    <w:p w14:paraId="6DB6AB8C" w14:textId="77777777" w:rsidR="00A5770B" w:rsidRPr="0049218B" w:rsidRDefault="00A5770B" w:rsidP="00A5770B">
      <w:pPr>
        <w:numPr>
          <w:ilvl w:val="0"/>
          <w:numId w:val="2"/>
        </w:numPr>
        <w:rPr>
          <w:rFonts w:ascii="Times" w:hAnsi="Times" w:cs="Arial"/>
        </w:rPr>
      </w:pPr>
      <w:r w:rsidRPr="0049218B">
        <w:rPr>
          <w:rFonts w:ascii="Times" w:hAnsi="Times" w:cs="Arial"/>
        </w:rPr>
        <w:t>To understand the experience with a telehealth model for medication abortion for Black-identified pregnant patients.</w:t>
      </w:r>
    </w:p>
    <w:p w14:paraId="13E01545" w14:textId="77777777" w:rsidR="00A5770B" w:rsidRPr="0049218B" w:rsidRDefault="00A5770B" w:rsidP="00A5770B">
      <w:pPr>
        <w:rPr>
          <w:rFonts w:ascii="Times" w:hAnsi="Times" w:cs="Arial"/>
        </w:rPr>
      </w:pPr>
    </w:p>
    <w:p w14:paraId="169CB1D7" w14:textId="77777777" w:rsidR="00A5770B" w:rsidRPr="0049218B" w:rsidRDefault="00A5770B" w:rsidP="00A5770B">
      <w:pPr>
        <w:rPr>
          <w:rFonts w:ascii="Times" w:hAnsi="Times" w:cs="Arial"/>
        </w:rPr>
      </w:pPr>
    </w:p>
    <w:p w14:paraId="145F3A4F" w14:textId="77777777" w:rsidR="00A5770B" w:rsidRPr="0049218B" w:rsidRDefault="00A5770B" w:rsidP="00A5770B">
      <w:pPr>
        <w:rPr>
          <w:rFonts w:ascii="Times" w:hAnsi="Times" w:cs="Arial"/>
        </w:rPr>
      </w:pPr>
      <w:r w:rsidRPr="0049218B">
        <w:rPr>
          <w:rFonts w:ascii="Times" w:hAnsi="Times" w:cs="Arial"/>
        </w:rPr>
        <w:t xml:space="preserve">This will be a Mixed Design Study. There will be an initial descriptive analysis study, followed by a qualitative component for those patients who will be interested in one-on-one interviews. </w:t>
      </w:r>
    </w:p>
    <w:p w14:paraId="773FBC64" w14:textId="77777777" w:rsidR="0049218B" w:rsidRPr="0049218B" w:rsidRDefault="0049218B" w:rsidP="0049218B">
      <w:pPr>
        <w:rPr>
          <w:rFonts w:ascii="Times" w:hAnsi="Times" w:cs="Arial"/>
          <w:color w:val="000000"/>
        </w:rPr>
      </w:pPr>
      <w:r w:rsidRPr="0049218B">
        <w:rPr>
          <w:rFonts w:ascii="Times" w:hAnsi="Times" w:cs="Arial"/>
        </w:rPr>
        <w:t>We will examine medical chart data on all patients from the telehealth providers to analyze efficacy and safety outcomes for medication abortion. These medical chart data will include medical/pregnancy history and abortion outcome and de-identified apart from date of birth, zip code, and dates of service.</w:t>
      </w:r>
    </w:p>
    <w:p w14:paraId="632B30B4" w14:textId="77777777" w:rsidR="0049218B" w:rsidRPr="0049218B" w:rsidRDefault="0049218B" w:rsidP="0049218B">
      <w:pPr>
        <w:rPr>
          <w:rFonts w:ascii="Times" w:hAnsi="Times" w:cs="Arial"/>
          <w:color w:val="000000"/>
        </w:rPr>
      </w:pPr>
    </w:p>
    <w:p w14:paraId="0AF84448" w14:textId="77777777" w:rsidR="0049218B" w:rsidRPr="0049218B" w:rsidRDefault="0049218B" w:rsidP="0049218B">
      <w:pPr>
        <w:rPr>
          <w:rFonts w:ascii="Times" w:hAnsi="Times" w:cs="Arial"/>
        </w:rPr>
      </w:pPr>
      <w:r w:rsidRPr="0049218B">
        <w:rPr>
          <w:rFonts w:ascii="Times" w:hAnsi="Times" w:cs="Arial"/>
          <w:color w:val="000000"/>
        </w:rPr>
        <w:lastRenderedPageBreak/>
        <w:t>The telehealth providers store all data collected to their secure electronic data capture system. Only certain members of the research team (the P.I., Project Director, and Data analyst) will be given access to these databases to access the telehealth provider’s data and will transfer these directly into our UCSF-secure databases.</w:t>
      </w:r>
    </w:p>
    <w:p w14:paraId="3233721E" w14:textId="77777777" w:rsidR="0049218B" w:rsidRPr="0049218B" w:rsidRDefault="0049218B" w:rsidP="00A5770B">
      <w:pPr>
        <w:rPr>
          <w:rFonts w:ascii="Times" w:hAnsi="Times" w:cs="Arial"/>
        </w:rPr>
      </w:pPr>
    </w:p>
    <w:p w14:paraId="6B73C854" w14:textId="77777777" w:rsidR="00A5770B" w:rsidRPr="0049218B" w:rsidRDefault="00A5770B" w:rsidP="00A5770B">
      <w:pPr>
        <w:pStyle w:val="Heading4"/>
        <w:rPr>
          <w:rFonts w:ascii="Times" w:hAnsi="Times" w:cs="Arial"/>
          <w:b/>
          <w:bCs/>
          <w:i w:val="0"/>
          <w:iCs w:val="0"/>
          <w:color w:val="auto"/>
        </w:rPr>
      </w:pPr>
      <w:r w:rsidRPr="0049218B">
        <w:rPr>
          <w:rFonts w:ascii="Times" w:hAnsi="Times" w:cs="Arial"/>
          <w:b/>
          <w:bCs/>
          <w:i w:val="0"/>
          <w:iCs w:val="0"/>
          <w:color w:val="auto"/>
        </w:rPr>
        <w:t>Eligibility</w:t>
      </w:r>
    </w:p>
    <w:p w14:paraId="53D92218" w14:textId="77777777" w:rsidR="00A5770B" w:rsidRPr="0049218B" w:rsidRDefault="00A5770B" w:rsidP="00A5770B">
      <w:pPr>
        <w:rPr>
          <w:rFonts w:ascii="Times" w:hAnsi="Times" w:cs="Arial"/>
        </w:rPr>
      </w:pPr>
    </w:p>
    <w:p w14:paraId="4BFDDBFE" w14:textId="77777777" w:rsidR="00A5770B" w:rsidRPr="0049218B" w:rsidRDefault="00A5770B" w:rsidP="00A5770B">
      <w:pPr>
        <w:rPr>
          <w:rFonts w:ascii="Times" w:hAnsi="Times" w:cs="Arial"/>
        </w:rPr>
      </w:pPr>
      <w:r w:rsidRPr="0049218B">
        <w:rPr>
          <w:rFonts w:ascii="Times" w:hAnsi="Times" w:cs="Arial"/>
          <w:color w:val="000000" w:themeColor="text1"/>
        </w:rPr>
        <w:t xml:space="preserve">Participants will include individuals from three telehealth providers: Abortion on Demand, CHOIX and Hey Jane. They will be patients seeking medication abortion through 56 days gestation (8 weeks), even though the limit on the label is 10 weeks and is often prescribed up to 11 weeks. Participants must be able to access the online secure, HIPAA-compliant telemedicine platform through which all data will be collected. All written communications will be available in English and Spanish. </w:t>
      </w:r>
      <w:r w:rsidRPr="0049218B">
        <w:rPr>
          <w:rFonts w:ascii="Times" w:hAnsi="Times" w:cs="Arial"/>
        </w:rPr>
        <w:t>The "target" population will be Black-identified pregnant patients seeking medication abortion via telehealth services.</w:t>
      </w:r>
    </w:p>
    <w:p w14:paraId="64ED80FA" w14:textId="77777777" w:rsidR="00A5770B" w:rsidRPr="0049218B" w:rsidRDefault="00A5770B" w:rsidP="00A5770B">
      <w:pPr>
        <w:rPr>
          <w:rFonts w:ascii="Times" w:hAnsi="Times" w:cs="Arial"/>
        </w:rPr>
      </w:pPr>
    </w:p>
    <w:p w14:paraId="0679F1A2" w14:textId="77777777" w:rsidR="00A5770B" w:rsidRPr="0049218B" w:rsidRDefault="00A5770B" w:rsidP="00A5770B">
      <w:pPr>
        <w:rPr>
          <w:rFonts w:ascii="Times" w:hAnsi="Times" w:cs="Arial"/>
        </w:rPr>
      </w:pPr>
      <w:r w:rsidRPr="0049218B">
        <w:rPr>
          <w:rFonts w:ascii="Times" w:hAnsi="Times" w:cs="Arial"/>
        </w:rPr>
        <w:t>Inclusion Criteria:</w:t>
      </w:r>
    </w:p>
    <w:p w14:paraId="0F377C2B" w14:textId="77777777" w:rsidR="00A5770B" w:rsidRPr="0049218B" w:rsidRDefault="00A5770B" w:rsidP="00A5770B">
      <w:pPr>
        <w:pStyle w:val="ListParagraph"/>
        <w:numPr>
          <w:ilvl w:val="0"/>
          <w:numId w:val="4"/>
        </w:numPr>
        <w:rPr>
          <w:rFonts w:ascii="Times" w:hAnsi="Times" w:cs="Arial"/>
        </w:rPr>
      </w:pPr>
      <w:r w:rsidRPr="0049218B">
        <w:rPr>
          <w:rFonts w:ascii="Times" w:hAnsi="Times" w:cs="Arial"/>
        </w:rPr>
        <w:t>Patients who identify as Black</w:t>
      </w:r>
    </w:p>
    <w:p w14:paraId="5EA32675" w14:textId="77777777" w:rsidR="00A5770B" w:rsidRPr="0049218B" w:rsidRDefault="00A5770B" w:rsidP="00A5770B">
      <w:pPr>
        <w:pStyle w:val="ListParagraph"/>
        <w:numPr>
          <w:ilvl w:val="0"/>
          <w:numId w:val="4"/>
        </w:numPr>
        <w:rPr>
          <w:rFonts w:ascii="Times" w:hAnsi="Times" w:cs="Arial"/>
        </w:rPr>
      </w:pPr>
      <w:r w:rsidRPr="0049218B">
        <w:rPr>
          <w:rFonts w:ascii="Times" w:hAnsi="Times" w:cs="Arial"/>
        </w:rPr>
        <w:t>Current patient of a participating telehealth platform for medication abortion (includes ages 13-64 years)</w:t>
      </w:r>
    </w:p>
    <w:p w14:paraId="3407301F" w14:textId="77777777" w:rsidR="00A5770B" w:rsidRPr="0049218B" w:rsidRDefault="00A5770B" w:rsidP="00A5770B">
      <w:pPr>
        <w:pStyle w:val="ListParagraph"/>
        <w:numPr>
          <w:ilvl w:val="0"/>
          <w:numId w:val="4"/>
        </w:numPr>
        <w:rPr>
          <w:rFonts w:ascii="Times" w:hAnsi="Times" w:cs="Arial"/>
        </w:rPr>
      </w:pPr>
      <w:r w:rsidRPr="0049218B">
        <w:rPr>
          <w:rFonts w:ascii="Times" w:hAnsi="Times" w:cs="Arial"/>
        </w:rPr>
        <w:t>Able to read and write in English or Spanish</w:t>
      </w:r>
    </w:p>
    <w:p w14:paraId="12CDD208" w14:textId="77777777" w:rsidR="00A5770B" w:rsidRPr="0049218B" w:rsidRDefault="00A5770B" w:rsidP="00A5770B">
      <w:pPr>
        <w:pStyle w:val="ListParagraph"/>
        <w:numPr>
          <w:ilvl w:val="0"/>
          <w:numId w:val="4"/>
        </w:numPr>
        <w:rPr>
          <w:rFonts w:ascii="Times" w:hAnsi="Times" w:cs="Arial"/>
        </w:rPr>
      </w:pPr>
      <w:r w:rsidRPr="0049218B">
        <w:rPr>
          <w:rFonts w:ascii="Times" w:hAnsi="Times" w:cs="Arial"/>
        </w:rPr>
        <w:t xml:space="preserve">Willing to participate in enrollment survey, follow-up surveys and possible qualitative interview </w:t>
      </w:r>
    </w:p>
    <w:p w14:paraId="7CFF3C4B" w14:textId="77777777" w:rsidR="00A5770B" w:rsidRPr="0049218B" w:rsidRDefault="00A5770B" w:rsidP="00A5770B">
      <w:pPr>
        <w:pStyle w:val="ListParagraph"/>
        <w:rPr>
          <w:rFonts w:ascii="Times" w:hAnsi="Times" w:cs="Arial"/>
        </w:rPr>
      </w:pPr>
    </w:p>
    <w:p w14:paraId="66B8FCB5" w14:textId="77777777" w:rsidR="00A5770B" w:rsidRPr="0049218B" w:rsidRDefault="00A5770B" w:rsidP="00A5770B">
      <w:pPr>
        <w:rPr>
          <w:rFonts w:ascii="Times" w:hAnsi="Times" w:cs="Arial"/>
        </w:rPr>
      </w:pPr>
      <w:r w:rsidRPr="0049218B">
        <w:rPr>
          <w:rFonts w:ascii="Times" w:hAnsi="Times" w:cs="Arial"/>
        </w:rPr>
        <w:t>Exclusion Criteria:</w:t>
      </w:r>
    </w:p>
    <w:p w14:paraId="61C3A882" w14:textId="77777777" w:rsidR="00A5770B" w:rsidRPr="0049218B" w:rsidRDefault="00A5770B" w:rsidP="00A5770B">
      <w:pPr>
        <w:pStyle w:val="ListParagraph"/>
        <w:numPr>
          <w:ilvl w:val="0"/>
          <w:numId w:val="5"/>
        </w:numPr>
        <w:rPr>
          <w:rFonts w:ascii="Times" w:hAnsi="Times" w:cs="Arial"/>
        </w:rPr>
      </w:pPr>
      <w:r w:rsidRPr="0049218B">
        <w:rPr>
          <w:rFonts w:ascii="Times" w:hAnsi="Times" w:cs="Arial"/>
        </w:rPr>
        <w:t>Not a current patient of a participating telehealth platform for medication abortion</w:t>
      </w:r>
    </w:p>
    <w:p w14:paraId="2A246DA0" w14:textId="77777777" w:rsidR="00A5770B" w:rsidRPr="0049218B" w:rsidRDefault="00A5770B" w:rsidP="00A5770B">
      <w:pPr>
        <w:pStyle w:val="ListParagraph"/>
        <w:numPr>
          <w:ilvl w:val="0"/>
          <w:numId w:val="5"/>
        </w:numPr>
        <w:rPr>
          <w:rFonts w:ascii="Times" w:hAnsi="Times" w:cs="Arial"/>
        </w:rPr>
      </w:pPr>
      <w:r w:rsidRPr="0049218B">
        <w:rPr>
          <w:rFonts w:ascii="Times" w:hAnsi="Times" w:cs="Arial"/>
        </w:rPr>
        <w:t>Unable to read or write in English or Spanish</w:t>
      </w:r>
    </w:p>
    <w:p w14:paraId="528E6A44" w14:textId="77777777" w:rsidR="00A5770B" w:rsidRPr="0049218B" w:rsidRDefault="00A5770B" w:rsidP="00A5770B">
      <w:pPr>
        <w:pStyle w:val="ListParagraph"/>
        <w:numPr>
          <w:ilvl w:val="0"/>
          <w:numId w:val="5"/>
        </w:numPr>
        <w:rPr>
          <w:rFonts w:ascii="Times" w:hAnsi="Times" w:cs="Arial"/>
        </w:rPr>
      </w:pPr>
      <w:r w:rsidRPr="0049218B">
        <w:rPr>
          <w:rFonts w:ascii="Times" w:hAnsi="Times" w:cs="Arial"/>
        </w:rPr>
        <w:t>Unwilling to participate in study surveys</w:t>
      </w:r>
    </w:p>
    <w:p w14:paraId="7BBCD10A" w14:textId="5363397F" w:rsidR="00A5770B" w:rsidRPr="0049218B" w:rsidRDefault="00A5770B" w:rsidP="00A5770B">
      <w:pPr>
        <w:pStyle w:val="ListParagraph"/>
        <w:numPr>
          <w:ilvl w:val="0"/>
          <w:numId w:val="5"/>
        </w:numPr>
        <w:rPr>
          <w:rFonts w:ascii="Times" w:hAnsi="Times" w:cs="Arial"/>
        </w:rPr>
      </w:pPr>
      <w:r w:rsidRPr="0049218B">
        <w:rPr>
          <w:rFonts w:ascii="Times" w:hAnsi="Times" w:cs="Arial"/>
          <w:color w:val="000000" w:themeColor="text1"/>
        </w:rPr>
        <w:t>participants who have contraindications to mifepristone or misoprostol, any risk factors for or signs or symptoms of ectopic pregnancy, unknown date of last menstrual period, or irregular menses.</w:t>
      </w:r>
    </w:p>
    <w:p w14:paraId="15AC56CF" w14:textId="77777777" w:rsidR="00A5770B" w:rsidRPr="0049218B" w:rsidRDefault="00A5770B" w:rsidP="00A5770B">
      <w:pPr>
        <w:rPr>
          <w:rFonts w:ascii="Times" w:hAnsi="Times" w:cs="Arial"/>
          <w:i/>
          <w:iCs/>
        </w:rPr>
      </w:pPr>
    </w:p>
    <w:p w14:paraId="0F8B0584" w14:textId="77777777" w:rsidR="00A5770B" w:rsidRPr="0049218B" w:rsidRDefault="00A5770B" w:rsidP="00A5770B">
      <w:pPr>
        <w:pStyle w:val="Heading2"/>
        <w:numPr>
          <w:ilvl w:val="0"/>
          <w:numId w:val="0"/>
        </w:numPr>
        <w:rPr>
          <w:rFonts w:ascii="Times" w:hAnsi="Times"/>
        </w:rPr>
      </w:pPr>
      <w:bookmarkStart w:id="0" w:name="_Toc68772927"/>
      <w:r w:rsidRPr="0049218B">
        <w:rPr>
          <w:rFonts w:ascii="Times" w:hAnsi="Times"/>
        </w:rPr>
        <w:t>Sample Size</w:t>
      </w:r>
      <w:bookmarkEnd w:id="0"/>
    </w:p>
    <w:p w14:paraId="635F42E9" w14:textId="77777777" w:rsidR="00A5770B" w:rsidRPr="0049218B" w:rsidRDefault="00A5770B" w:rsidP="00A5770B">
      <w:pPr>
        <w:rPr>
          <w:rFonts w:ascii="Times" w:hAnsi="Times" w:cs="Arial"/>
        </w:rPr>
      </w:pPr>
    </w:p>
    <w:p w14:paraId="5896DA0E" w14:textId="599FC942" w:rsidR="00A5770B" w:rsidRPr="0049218B" w:rsidRDefault="00A5770B" w:rsidP="00A5770B">
      <w:pPr>
        <w:rPr>
          <w:rFonts w:ascii="Times" w:hAnsi="Times" w:cs="Arial"/>
        </w:rPr>
      </w:pPr>
      <w:r w:rsidRPr="0049218B">
        <w:rPr>
          <w:rFonts w:ascii="Times" w:hAnsi="Times" w:cs="Arial"/>
        </w:rPr>
        <w:t xml:space="preserve">We plan to analyze 3,000 patient medical records in the evaluation of abortion outcomes among all individuals utilizing the telehealth model of abortion care. To detect a difference of 2 percentage points or greater in successful abortion rates (a margin of difference that was deemed clinically significant in a previous </w:t>
      </w:r>
      <w:r w:rsidRPr="0049218B">
        <w:rPr>
          <w:rFonts w:ascii="Times" w:hAnsi="Times" w:cs="Arial"/>
          <w:color w:val="000000" w:themeColor="text1"/>
        </w:rPr>
        <w:t>study)</w:t>
      </w:r>
      <w:r w:rsidR="0049218B" w:rsidRPr="0049218B">
        <w:rPr>
          <w:rFonts w:ascii="Times" w:hAnsi="Times" w:cs="Arial"/>
          <w:color w:val="000000" w:themeColor="text1"/>
        </w:rPr>
        <w:t>.</w:t>
      </w:r>
      <w:r w:rsidRPr="0049218B">
        <w:rPr>
          <w:rFonts w:ascii="Times" w:hAnsi="Times" w:cs="Arial"/>
          <w:color w:val="000000" w:themeColor="text1"/>
        </w:rPr>
        <w:t xml:space="preserve"> </w:t>
      </w:r>
      <w:r w:rsidR="0049218B" w:rsidRPr="0049218B">
        <w:rPr>
          <w:rStyle w:val="FootnoteReference"/>
          <w:rFonts w:ascii="Times" w:hAnsi="Times" w:cs="Arial"/>
          <w:color w:val="000000" w:themeColor="text1"/>
        </w:rPr>
        <w:footnoteReference w:id="11"/>
      </w:r>
      <w:r w:rsidR="0049218B" w:rsidRPr="0049218B">
        <w:rPr>
          <w:rFonts w:ascii="Times" w:hAnsi="Times" w:cs="Arial"/>
          <w:color w:val="000000" w:themeColor="text1"/>
        </w:rPr>
        <w:t xml:space="preserve"> </w:t>
      </w:r>
      <w:r w:rsidR="0049218B" w:rsidRPr="0049218B">
        <w:rPr>
          <w:rFonts w:ascii="Times" w:hAnsi="Times" w:cs="Arial"/>
        </w:rPr>
        <w:t>W</w:t>
      </w:r>
      <w:r w:rsidRPr="0049218B">
        <w:rPr>
          <w:rFonts w:ascii="Times" w:hAnsi="Times" w:cs="Arial"/>
        </w:rPr>
        <w:t>e would need a sample of about 1422 abortions based on a published success rate of 95% and 90% power. Adjusting for expected attrition of 30% we will include at least 2,000 records. To enable analyses of subgroup populations, such as by estimated weeks gestation, we have increased the sample to 3,000 patients.</w:t>
      </w:r>
    </w:p>
    <w:p w14:paraId="2E383D21" w14:textId="77777777" w:rsidR="00A5770B" w:rsidRPr="0049218B" w:rsidRDefault="00A5770B" w:rsidP="00A5770B">
      <w:pPr>
        <w:rPr>
          <w:rFonts w:ascii="Times" w:hAnsi="Times" w:cs="Arial"/>
        </w:rPr>
      </w:pPr>
    </w:p>
    <w:p w14:paraId="3E8DDFFF" w14:textId="77777777" w:rsidR="00A5770B" w:rsidRPr="0049218B" w:rsidRDefault="00A5770B" w:rsidP="00A5770B">
      <w:pPr>
        <w:rPr>
          <w:rFonts w:ascii="Times" w:hAnsi="Times" w:cs="Arial"/>
        </w:rPr>
      </w:pPr>
      <w:r w:rsidRPr="0049218B">
        <w:rPr>
          <w:rFonts w:ascii="Times" w:hAnsi="Times" w:cs="Arial"/>
        </w:rPr>
        <w:lastRenderedPageBreak/>
        <w:t>We will invite all 3,000 patients to participate in the survey portion, and plan to enroll a minimum of 700 participants to complete the surveys.</w:t>
      </w:r>
    </w:p>
    <w:p w14:paraId="4EBF4DB9" w14:textId="77777777" w:rsidR="00A5770B" w:rsidRPr="0049218B" w:rsidRDefault="00A5770B" w:rsidP="00A5770B">
      <w:pPr>
        <w:rPr>
          <w:rFonts w:ascii="Times" w:hAnsi="Times" w:cs="Arial"/>
        </w:rPr>
      </w:pPr>
    </w:p>
    <w:p w14:paraId="1C158B60" w14:textId="77777777" w:rsidR="00A5770B" w:rsidRPr="0049218B" w:rsidRDefault="00A5770B" w:rsidP="00A5770B">
      <w:pPr>
        <w:pStyle w:val="Heading2"/>
        <w:numPr>
          <w:ilvl w:val="0"/>
          <w:numId w:val="0"/>
        </w:numPr>
        <w:rPr>
          <w:rFonts w:ascii="Times" w:hAnsi="Times"/>
        </w:rPr>
      </w:pPr>
      <w:bookmarkStart w:id="1" w:name="_Toc68772928"/>
      <w:r w:rsidRPr="0049218B">
        <w:rPr>
          <w:rFonts w:ascii="Times" w:hAnsi="Times"/>
        </w:rPr>
        <w:t>Statistical Methods</w:t>
      </w:r>
      <w:bookmarkEnd w:id="1"/>
    </w:p>
    <w:p w14:paraId="01909B33" w14:textId="77777777" w:rsidR="00A5770B" w:rsidRPr="0049218B" w:rsidRDefault="00A5770B" w:rsidP="00A5770B">
      <w:pPr>
        <w:rPr>
          <w:rFonts w:ascii="Times" w:hAnsi="Times" w:cs="Arial"/>
        </w:rPr>
      </w:pPr>
    </w:p>
    <w:p w14:paraId="239EA548" w14:textId="77777777" w:rsidR="00A5770B" w:rsidRPr="0049218B" w:rsidRDefault="00A5770B" w:rsidP="00A5770B">
      <w:pPr>
        <w:rPr>
          <w:rFonts w:ascii="Times" w:hAnsi="Times" w:cs="Arial"/>
        </w:rPr>
      </w:pPr>
      <w:r w:rsidRPr="0049218B">
        <w:rPr>
          <w:rFonts w:ascii="Times" w:hAnsi="Times" w:cs="Arial"/>
        </w:rPr>
        <w:t>We will conduct the analysis of data in several parts.</w:t>
      </w:r>
    </w:p>
    <w:p w14:paraId="18378603" w14:textId="77777777" w:rsidR="00A5770B" w:rsidRPr="0049218B" w:rsidRDefault="00A5770B" w:rsidP="00A5770B">
      <w:pPr>
        <w:rPr>
          <w:rFonts w:ascii="Times" w:hAnsi="Times" w:cs="Arial"/>
        </w:rPr>
      </w:pPr>
    </w:p>
    <w:p w14:paraId="251CF1AD" w14:textId="77777777" w:rsidR="00A5770B" w:rsidRPr="0049218B" w:rsidRDefault="00A5770B" w:rsidP="00A5770B">
      <w:pPr>
        <w:pStyle w:val="ListParagraph"/>
        <w:numPr>
          <w:ilvl w:val="0"/>
          <w:numId w:val="3"/>
        </w:numPr>
        <w:rPr>
          <w:rFonts w:ascii="Times" w:hAnsi="Times" w:cs="Arial"/>
        </w:rPr>
      </w:pPr>
      <w:r w:rsidRPr="0049218B">
        <w:rPr>
          <w:rFonts w:ascii="Times" w:hAnsi="Times" w:cs="Arial"/>
        </w:rPr>
        <w:t>We will provide a descriptive analysis of feasibility of the model based on the percentage of participants who took the medications as instructed. We will describe sociodemographic, pregnancy history, and abortion characteristics of the sample. This analysis will be done with the clinical chart data on all patients.</w:t>
      </w:r>
    </w:p>
    <w:p w14:paraId="62704E1A" w14:textId="77777777" w:rsidR="00A5770B" w:rsidRPr="0049218B" w:rsidRDefault="00A5770B" w:rsidP="00A5770B">
      <w:pPr>
        <w:pStyle w:val="ListParagraph"/>
        <w:numPr>
          <w:ilvl w:val="0"/>
          <w:numId w:val="3"/>
        </w:numPr>
        <w:rPr>
          <w:rFonts w:ascii="Times" w:hAnsi="Times" w:cs="Arial"/>
        </w:rPr>
      </w:pPr>
      <w:r w:rsidRPr="0049218B">
        <w:rPr>
          <w:rFonts w:ascii="Times" w:hAnsi="Times" w:cs="Arial"/>
        </w:rPr>
        <w:t>We will examine time to abortion care, effectiveness, safety and acceptability, relying on quantitative data. These will be measured by</w:t>
      </w:r>
    </w:p>
    <w:p w14:paraId="0971323F"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 xml:space="preserve">Days between initial contact and mifepristone administration, and </w:t>
      </w:r>
      <w:proofErr w:type="spellStart"/>
      <w:r w:rsidRPr="0049218B">
        <w:rPr>
          <w:rFonts w:ascii="Times" w:hAnsi="Times" w:cs="Arial"/>
        </w:rPr>
        <w:t>weeks</w:t>
      </w:r>
      <w:proofErr w:type="spellEnd"/>
      <w:r w:rsidRPr="0049218B">
        <w:rPr>
          <w:rFonts w:ascii="Times" w:hAnsi="Times" w:cs="Arial"/>
        </w:rPr>
        <w:t xml:space="preserve"> gestation on the day of mifepristone (both continuous variables),</w:t>
      </w:r>
    </w:p>
    <w:p w14:paraId="56A1612B" w14:textId="77777777" w:rsidR="00A5770B" w:rsidRPr="0049218B" w:rsidRDefault="00A5770B" w:rsidP="00A5770B">
      <w:pPr>
        <w:pStyle w:val="ListParagraph"/>
        <w:numPr>
          <w:ilvl w:val="1"/>
          <w:numId w:val="3"/>
        </w:numPr>
        <w:rPr>
          <w:rFonts w:ascii="Times" w:hAnsi="Times" w:cs="Arial"/>
        </w:rPr>
      </w:pPr>
      <w:proofErr w:type="spellStart"/>
      <w:r w:rsidRPr="0049218B">
        <w:rPr>
          <w:rFonts w:ascii="Times" w:hAnsi="Times" w:cs="Arial"/>
        </w:rPr>
        <w:t>Precentage</w:t>
      </w:r>
      <w:proofErr w:type="spellEnd"/>
      <w:r w:rsidRPr="0049218B">
        <w:rPr>
          <w:rFonts w:ascii="Times" w:hAnsi="Times" w:cs="Arial"/>
        </w:rPr>
        <w:t xml:space="preserve"> of patients with a negative urine pregnancy test at 4 weeks (dichotomous variable) and reported pregnancy symptoms (?),</w:t>
      </w:r>
    </w:p>
    <w:p w14:paraId="08199700"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Reported adverse events or treatments, either reported by the patient via survey? or documented through clinical records (dichotomous variables for each possible adverse event? Or a count of # of adverse events? Or any versus none?), and</w:t>
      </w:r>
    </w:p>
    <w:p w14:paraId="58C28F73"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Percentage of participants reporting that taking abortion pills through a telehealth model of care was right for them (dichotomous variable).</w:t>
      </w:r>
    </w:p>
    <w:p w14:paraId="3B060E50" w14:textId="77777777" w:rsidR="00A5770B" w:rsidRPr="0049218B" w:rsidRDefault="00A5770B" w:rsidP="00A5770B">
      <w:pPr>
        <w:ind w:left="720"/>
        <w:rPr>
          <w:rFonts w:ascii="Times" w:hAnsi="Times" w:cs="Arial"/>
        </w:rPr>
      </w:pPr>
      <w:r w:rsidRPr="0049218B">
        <w:rPr>
          <w:rFonts w:ascii="Times" w:hAnsi="Times" w:cs="Arial"/>
        </w:rPr>
        <w:t>This analysis will be completed with the clinical chart data from all patients. As a sensitivity analysis we will also conduct the analysis among the subsample for which we have rigorous follow-up data (survey study participants).</w:t>
      </w:r>
    </w:p>
    <w:p w14:paraId="725FDD3D" w14:textId="77777777" w:rsidR="00A5770B" w:rsidRPr="0049218B" w:rsidRDefault="00A5770B" w:rsidP="00A5770B">
      <w:pPr>
        <w:pStyle w:val="ListParagraph"/>
        <w:numPr>
          <w:ilvl w:val="0"/>
          <w:numId w:val="3"/>
        </w:numPr>
        <w:rPr>
          <w:rFonts w:ascii="Times" w:hAnsi="Times" w:cs="Arial"/>
        </w:rPr>
      </w:pPr>
      <w:r w:rsidRPr="0049218B">
        <w:rPr>
          <w:rFonts w:ascii="Times" w:hAnsi="Times" w:cs="Arial"/>
        </w:rPr>
        <w:t>We will compare demographic characteristics of individuals who reach the telehealth provider websites.</w:t>
      </w:r>
    </w:p>
    <w:p w14:paraId="62B7669E" w14:textId="77777777" w:rsidR="00A5770B" w:rsidRPr="0049218B" w:rsidRDefault="00A5770B" w:rsidP="00A5770B">
      <w:pPr>
        <w:pStyle w:val="ListParagraph"/>
        <w:numPr>
          <w:ilvl w:val="0"/>
          <w:numId w:val="3"/>
        </w:numPr>
        <w:rPr>
          <w:rFonts w:ascii="Times" w:hAnsi="Times" w:cs="Arial"/>
        </w:rPr>
      </w:pPr>
      <w:r w:rsidRPr="0049218B">
        <w:rPr>
          <w:rFonts w:ascii="Times" w:hAnsi="Times" w:cs="Arial"/>
        </w:rPr>
        <w:t>We will compare the study sample to the published literature on rates of to time to abortion care, effectiveness, safety and acceptability.</w:t>
      </w:r>
    </w:p>
    <w:p w14:paraId="30E8A62C"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We will assess time to care using overall weeks gestation and measuring days from the first contact with the telehealth provider to the day they took mifepristone using t-tests setting statistical significance at p&lt; 0.05.</w:t>
      </w:r>
    </w:p>
    <w:p w14:paraId="683BB99A"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We will also use logistic regression to model completed abortion as measured at follow-up with pregnancy history and estimated weeks gestation as key independent variables of interest. We are particularly interested in success among specific sociodemographic groups including rural and low- income individuals.</w:t>
      </w:r>
    </w:p>
    <w:p w14:paraId="564C3E0F"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We will estimate the percentage of participants who experienced adverse events using a multivariable logistic regression model, adjusted for potential confounders.</w:t>
      </w:r>
    </w:p>
    <w:p w14:paraId="45F59B9E" w14:textId="77777777" w:rsidR="00A5770B" w:rsidRPr="0049218B" w:rsidRDefault="00A5770B" w:rsidP="00A5770B">
      <w:pPr>
        <w:pStyle w:val="ListParagraph"/>
        <w:numPr>
          <w:ilvl w:val="0"/>
          <w:numId w:val="3"/>
        </w:numPr>
        <w:rPr>
          <w:rFonts w:ascii="Times" w:hAnsi="Times" w:cs="Arial"/>
        </w:rPr>
      </w:pPr>
      <w:r w:rsidRPr="0049218B">
        <w:rPr>
          <w:rFonts w:ascii="Times" w:hAnsi="Times" w:cs="Arial"/>
        </w:rPr>
        <w:t>To measure acceptability, we will use data from the CHAT survey participants. Most of the acceptability measures will come from the 4-week post-treatment survey.</w:t>
      </w:r>
    </w:p>
    <w:p w14:paraId="7A5FD1E3"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We will calculate the percentage of participants reporting that getting abortion care through telehealth was right for them.</w:t>
      </w:r>
    </w:p>
    <w:p w14:paraId="4903FB55"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We will also report various measures of quality of care and satisfaction with the service, based on measures used in previous studies.</w:t>
      </w:r>
    </w:p>
    <w:p w14:paraId="38CDCE1C"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lastRenderedPageBreak/>
        <w:t xml:space="preserve">Quantitative analysis will be </w:t>
      </w:r>
      <w:proofErr w:type="gramStart"/>
      <w:r w:rsidRPr="0049218B">
        <w:rPr>
          <w:rFonts w:ascii="Times" w:hAnsi="Times" w:cs="Arial"/>
        </w:rPr>
        <w:t>descriptive</w:t>
      </w:r>
      <w:proofErr w:type="gramEnd"/>
      <w:r w:rsidRPr="0049218B">
        <w:rPr>
          <w:rFonts w:ascii="Times" w:hAnsi="Times" w:cs="Arial"/>
        </w:rPr>
        <w:t xml:space="preserve"> and we will compare participant experience of quality of care and satisfaction between telehealth participants and in-clinic participants published in the literature.</w:t>
      </w:r>
    </w:p>
    <w:p w14:paraId="4A68E708" w14:textId="77777777" w:rsidR="00A5770B" w:rsidRPr="0049218B" w:rsidRDefault="00A5770B" w:rsidP="00A5770B">
      <w:pPr>
        <w:pStyle w:val="ListParagraph"/>
        <w:numPr>
          <w:ilvl w:val="1"/>
          <w:numId w:val="3"/>
        </w:numPr>
        <w:rPr>
          <w:rFonts w:ascii="Times" w:hAnsi="Times" w:cs="Arial"/>
        </w:rPr>
      </w:pPr>
      <w:r w:rsidRPr="0049218B">
        <w:rPr>
          <w:rFonts w:ascii="Times" w:hAnsi="Times" w:cs="Arial"/>
        </w:rPr>
        <w:t>Satisfaction with the telehealth- based model will be evaluated by socio-demographic variables and compared against reported satisfaction levels with previous health care experiences.</w:t>
      </w:r>
    </w:p>
    <w:p w14:paraId="43373070" w14:textId="77777777" w:rsidR="00EC3CC6" w:rsidRDefault="00EC3CC6" w:rsidP="00A5770B">
      <w:pPr>
        <w:rPr>
          <w:rFonts w:ascii="Times" w:hAnsi="Times" w:cs="Arial"/>
        </w:rPr>
      </w:pPr>
    </w:p>
    <w:p w14:paraId="337C61CB" w14:textId="10B83C08" w:rsidR="00EC3CC6" w:rsidRDefault="0049218B" w:rsidP="00A5770B">
      <w:pPr>
        <w:rPr>
          <w:rFonts w:ascii="Times" w:hAnsi="Times" w:cs="Arial"/>
          <w:b/>
          <w:bCs/>
        </w:rPr>
      </w:pPr>
      <w:r w:rsidRPr="00EC3CC6">
        <w:rPr>
          <w:rFonts w:ascii="Times" w:hAnsi="Times" w:cs="Arial"/>
          <w:b/>
          <w:bCs/>
        </w:rPr>
        <w:t>Ref</w:t>
      </w:r>
      <w:r w:rsidR="00EC3CC6" w:rsidRPr="00EC3CC6">
        <w:rPr>
          <w:rFonts w:ascii="Times" w:hAnsi="Times" w:cs="Arial"/>
          <w:b/>
          <w:bCs/>
        </w:rPr>
        <w:t xml:space="preserve">erences </w:t>
      </w:r>
    </w:p>
    <w:p w14:paraId="06E3AC77" w14:textId="77777777" w:rsidR="00EC3CC6" w:rsidRPr="00EC3CC6" w:rsidRDefault="00EC3CC6" w:rsidP="00A5770B">
      <w:pPr>
        <w:rPr>
          <w:rFonts w:ascii="Times" w:hAnsi="Times" w:cs="Arial"/>
          <w:b/>
          <w:bCs/>
        </w:rPr>
      </w:pPr>
    </w:p>
    <w:p w14:paraId="42A0C442" w14:textId="77777777" w:rsidR="0049218B" w:rsidRPr="0049218B" w:rsidRDefault="0049218B" w:rsidP="0049218B">
      <w:pPr>
        <w:pStyle w:val="Bibliography"/>
        <w:rPr>
          <w:rFonts w:ascii="Times" w:hAnsi="Times"/>
        </w:rPr>
      </w:pPr>
      <w:r>
        <w:rPr>
          <w:rFonts w:ascii="Times" w:hAnsi="Times" w:cs="Arial"/>
          <w:b/>
          <w:bCs/>
        </w:rPr>
        <w:fldChar w:fldCharType="begin"/>
      </w:r>
      <w:r>
        <w:rPr>
          <w:rFonts w:ascii="Times" w:hAnsi="Times" w:cs="Arial"/>
          <w:b/>
          <w:bCs/>
        </w:rPr>
        <w:instrText xml:space="preserve"> ADDIN ZOTERO_BIBL {"uncited":[],"omitted":[],"custom":[]} CSL_BIBLIOGRAPHY </w:instrText>
      </w:r>
      <w:r>
        <w:rPr>
          <w:rFonts w:ascii="Times" w:hAnsi="Times" w:cs="Arial"/>
          <w:b/>
          <w:bCs/>
        </w:rPr>
        <w:fldChar w:fldCharType="separate"/>
      </w:r>
      <w:proofErr w:type="spellStart"/>
      <w:r w:rsidRPr="0049218B">
        <w:rPr>
          <w:rFonts w:ascii="Times" w:hAnsi="Times"/>
        </w:rPr>
        <w:t>Creanga</w:t>
      </w:r>
      <w:proofErr w:type="spellEnd"/>
      <w:r w:rsidRPr="0049218B">
        <w:rPr>
          <w:rFonts w:ascii="Times" w:hAnsi="Times"/>
        </w:rPr>
        <w:t xml:space="preserve">, </w:t>
      </w:r>
      <w:proofErr w:type="spellStart"/>
      <w:r w:rsidRPr="0049218B">
        <w:rPr>
          <w:rFonts w:ascii="Times" w:hAnsi="Times"/>
        </w:rPr>
        <w:t>Andreea</w:t>
      </w:r>
      <w:proofErr w:type="spellEnd"/>
      <w:r w:rsidRPr="0049218B">
        <w:rPr>
          <w:rFonts w:ascii="Times" w:hAnsi="Times"/>
        </w:rPr>
        <w:t xml:space="preserve"> A., Carla </w:t>
      </w:r>
      <w:proofErr w:type="spellStart"/>
      <w:r w:rsidRPr="0049218B">
        <w:rPr>
          <w:rFonts w:ascii="Times" w:hAnsi="Times"/>
        </w:rPr>
        <w:t>Syverson</w:t>
      </w:r>
      <w:proofErr w:type="spellEnd"/>
      <w:r w:rsidRPr="0049218B">
        <w:rPr>
          <w:rFonts w:ascii="Times" w:hAnsi="Times"/>
        </w:rPr>
        <w:t xml:space="preserve">, Kristi Seed, and William M. Callaghan. “Pregnancy-Related Mortality in the United States, 2011–2013.” </w:t>
      </w:r>
      <w:r w:rsidRPr="0049218B">
        <w:rPr>
          <w:rFonts w:ascii="Times" w:hAnsi="Times"/>
          <w:i/>
          <w:iCs/>
        </w:rPr>
        <w:t>Obstetrics &amp; Gynecology</w:t>
      </w:r>
      <w:r w:rsidRPr="0049218B">
        <w:rPr>
          <w:rFonts w:ascii="Times" w:hAnsi="Times"/>
        </w:rPr>
        <w:t xml:space="preserve"> 130, no. 2 (August 2017): 366–73. https://doi.org/10.1097/AOG.0000000000002114.</w:t>
      </w:r>
    </w:p>
    <w:p w14:paraId="2C95FD95" w14:textId="77777777" w:rsidR="0049218B" w:rsidRPr="0049218B" w:rsidRDefault="0049218B" w:rsidP="0049218B">
      <w:pPr>
        <w:pStyle w:val="Bibliography"/>
        <w:rPr>
          <w:rFonts w:ascii="Times" w:hAnsi="Times"/>
        </w:rPr>
      </w:pPr>
      <w:r w:rsidRPr="0049218B">
        <w:rPr>
          <w:rFonts w:ascii="Times" w:hAnsi="Times"/>
        </w:rPr>
        <w:t xml:space="preserve">Finer, Lawrence B., and Mia R. </w:t>
      </w:r>
      <w:proofErr w:type="spellStart"/>
      <w:r w:rsidRPr="0049218B">
        <w:rPr>
          <w:rFonts w:ascii="Times" w:hAnsi="Times"/>
        </w:rPr>
        <w:t>Zolna</w:t>
      </w:r>
      <w:proofErr w:type="spellEnd"/>
      <w:r w:rsidRPr="0049218B">
        <w:rPr>
          <w:rFonts w:ascii="Times" w:hAnsi="Times"/>
        </w:rPr>
        <w:t xml:space="preserve">. “Declines in Unintended Pregnancy in the United States, 2008–2011.” </w:t>
      </w:r>
      <w:r w:rsidRPr="0049218B">
        <w:rPr>
          <w:rFonts w:ascii="Times" w:hAnsi="Times"/>
          <w:i/>
          <w:iCs/>
        </w:rPr>
        <w:t>New England Journal of Medicine</w:t>
      </w:r>
      <w:r w:rsidRPr="0049218B">
        <w:rPr>
          <w:rFonts w:ascii="Times" w:hAnsi="Times"/>
        </w:rPr>
        <w:t xml:space="preserve"> 374, no. 9 (March 3, 2016): 843–52. https://doi.org/10.1056/NEJMsa1506575.</w:t>
      </w:r>
    </w:p>
    <w:p w14:paraId="112DFC4C" w14:textId="77777777" w:rsidR="0049218B" w:rsidRPr="0049218B" w:rsidRDefault="0049218B" w:rsidP="0049218B">
      <w:pPr>
        <w:pStyle w:val="Bibliography"/>
        <w:rPr>
          <w:rFonts w:ascii="Times" w:hAnsi="Times"/>
        </w:rPr>
      </w:pPr>
      <w:r w:rsidRPr="0049218B">
        <w:rPr>
          <w:rFonts w:ascii="Times" w:hAnsi="Times"/>
        </w:rPr>
        <w:t xml:space="preserve">Grossman, Daniel, Kate </w:t>
      </w:r>
      <w:proofErr w:type="spellStart"/>
      <w:r w:rsidRPr="0049218B">
        <w:rPr>
          <w:rFonts w:ascii="Times" w:hAnsi="Times"/>
        </w:rPr>
        <w:t>Grindlay</w:t>
      </w:r>
      <w:proofErr w:type="spellEnd"/>
      <w:r w:rsidRPr="0049218B">
        <w:rPr>
          <w:rFonts w:ascii="Times" w:hAnsi="Times"/>
        </w:rPr>
        <w:t xml:space="preserve">, Todd </w:t>
      </w:r>
      <w:proofErr w:type="spellStart"/>
      <w:r w:rsidRPr="0049218B">
        <w:rPr>
          <w:rFonts w:ascii="Times" w:hAnsi="Times"/>
        </w:rPr>
        <w:t>Buchacker</w:t>
      </w:r>
      <w:proofErr w:type="spellEnd"/>
      <w:r w:rsidRPr="0049218B">
        <w:rPr>
          <w:rFonts w:ascii="Times" w:hAnsi="Times"/>
        </w:rPr>
        <w:t xml:space="preserve">, Kathleen Lane, and Kelly Blanchard. “Effectiveness and Acceptability of Medical Abortion Provided Through Telemedicine.” </w:t>
      </w:r>
      <w:r w:rsidRPr="0049218B">
        <w:rPr>
          <w:rFonts w:ascii="Times" w:hAnsi="Times"/>
          <w:i/>
          <w:iCs/>
        </w:rPr>
        <w:t>Obstetrics &amp; Gynecology</w:t>
      </w:r>
      <w:r w:rsidRPr="0049218B">
        <w:rPr>
          <w:rFonts w:ascii="Times" w:hAnsi="Times"/>
        </w:rPr>
        <w:t xml:space="preserve"> 118, no. 2 Part 1 (August 2011): 296–303. https://doi.org/10.1097/AOG.0b013e318224d110.</w:t>
      </w:r>
    </w:p>
    <w:p w14:paraId="2C34A7CF" w14:textId="77777777" w:rsidR="0049218B" w:rsidRPr="0049218B" w:rsidRDefault="0049218B" w:rsidP="0049218B">
      <w:pPr>
        <w:pStyle w:val="Bibliography"/>
        <w:rPr>
          <w:rFonts w:ascii="Times" w:hAnsi="Times"/>
        </w:rPr>
      </w:pPr>
      <w:r w:rsidRPr="0049218B">
        <w:rPr>
          <w:rFonts w:ascii="Times" w:hAnsi="Times"/>
        </w:rPr>
        <w:t xml:space="preserve">Jackson, Andrea V., Deborah </w:t>
      </w:r>
      <w:proofErr w:type="spellStart"/>
      <w:r w:rsidRPr="0049218B">
        <w:rPr>
          <w:rFonts w:ascii="Times" w:hAnsi="Times"/>
        </w:rPr>
        <w:t>Karasek</w:t>
      </w:r>
      <w:proofErr w:type="spellEnd"/>
      <w:r w:rsidRPr="0049218B">
        <w:rPr>
          <w:rFonts w:ascii="Times" w:hAnsi="Times"/>
        </w:rPr>
        <w:t xml:space="preserve">, Christine </w:t>
      </w:r>
      <w:proofErr w:type="spellStart"/>
      <w:r w:rsidRPr="0049218B">
        <w:rPr>
          <w:rFonts w:ascii="Times" w:hAnsi="Times"/>
        </w:rPr>
        <w:t>Dehlendorf</w:t>
      </w:r>
      <w:proofErr w:type="spellEnd"/>
      <w:r w:rsidRPr="0049218B">
        <w:rPr>
          <w:rFonts w:ascii="Times" w:hAnsi="Times"/>
        </w:rPr>
        <w:t xml:space="preserve">, and Diana Greene Foster. “Racial and Ethnic Differences in Women’s Preferences for Features of Contraceptive Methods.” </w:t>
      </w:r>
      <w:r w:rsidRPr="0049218B">
        <w:rPr>
          <w:rFonts w:ascii="Times" w:hAnsi="Times"/>
          <w:i/>
          <w:iCs/>
        </w:rPr>
        <w:t>Contraception</w:t>
      </w:r>
      <w:r w:rsidRPr="0049218B">
        <w:rPr>
          <w:rFonts w:ascii="Times" w:hAnsi="Times"/>
        </w:rPr>
        <w:t xml:space="preserve"> 93, no. 5 (May 1, 2016): 406–11. https://doi.org/10.1016/j.contraception.2015.12.010.</w:t>
      </w:r>
    </w:p>
    <w:p w14:paraId="7B166C83" w14:textId="77777777" w:rsidR="0049218B" w:rsidRPr="0049218B" w:rsidRDefault="0049218B" w:rsidP="0049218B">
      <w:pPr>
        <w:pStyle w:val="Bibliography"/>
        <w:rPr>
          <w:rFonts w:ascii="Times" w:hAnsi="Times"/>
        </w:rPr>
      </w:pPr>
      <w:r w:rsidRPr="0049218B">
        <w:rPr>
          <w:rFonts w:ascii="Times" w:hAnsi="Times"/>
        </w:rPr>
        <w:t xml:space="preserve">Jones, Rachel K., and Jenna </w:t>
      </w:r>
      <w:proofErr w:type="spellStart"/>
      <w:r w:rsidRPr="0049218B">
        <w:rPr>
          <w:rFonts w:ascii="Times" w:hAnsi="Times"/>
        </w:rPr>
        <w:t>Jerman</w:t>
      </w:r>
      <w:proofErr w:type="spellEnd"/>
      <w:r w:rsidRPr="0049218B">
        <w:rPr>
          <w:rFonts w:ascii="Times" w:hAnsi="Times"/>
        </w:rPr>
        <w:t xml:space="preserve">. “Population Group Abortion Rates and Lifetime Incidence of Abortion: United States, 2008–2014.” </w:t>
      </w:r>
      <w:r w:rsidRPr="0049218B">
        <w:rPr>
          <w:rFonts w:ascii="Times" w:hAnsi="Times"/>
          <w:i/>
          <w:iCs/>
        </w:rPr>
        <w:t>American Journal of Public Health</w:t>
      </w:r>
      <w:r w:rsidRPr="0049218B">
        <w:rPr>
          <w:rFonts w:ascii="Times" w:hAnsi="Times"/>
        </w:rPr>
        <w:t xml:space="preserve"> 107, no. 12 (December 2017): 1904–9. https://doi.org/10.2105/AJPH.2017.304042.</w:t>
      </w:r>
    </w:p>
    <w:p w14:paraId="264DE643" w14:textId="77777777" w:rsidR="0049218B" w:rsidRPr="0049218B" w:rsidRDefault="0049218B" w:rsidP="0049218B">
      <w:pPr>
        <w:pStyle w:val="Bibliography"/>
        <w:rPr>
          <w:rFonts w:ascii="Times" w:hAnsi="Times"/>
        </w:rPr>
      </w:pPr>
      <w:r w:rsidRPr="0049218B">
        <w:rPr>
          <w:rFonts w:ascii="Times" w:hAnsi="Times"/>
        </w:rPr>
        <w:t xml:space="preserve">Jones, Rachel K., Elizabeth Witwer, and Jenna </w:t>
      </w:r>
      <w:proofErr w:type="spellStart"/>
      <w:r w:rsidRPr="0049218B">
        <w:rPr>
          <w:rFonts w:ascii="Times" w:hAnsi="Times"/>
        </w:rPr>
        <w:t>Jerman</w:t>
      </w:r>
      <w:proofErr w:type="spellEnd"/>
      <w:r w:rsidRPr="0049218B">
        <w:rPr>
          <w:rFonts w:ascii="Times" w:hAnsi="Times"/>
        </w:rPr>
        <w:t>. “Abortion Incidence and Service Availability in the United States, 2017,” September 18, 2019. https://doi.org/10.1363/2019.30760.</w:t>
      </w:r>
    </w:p>
    <w:p w14:paraId="158757CF" w14:textId="77777777" w:rsidR="0049218B" w:rsidRPr="0049218B" w:rsidRDefault="0049218B" w:rsidP="0049218B">
      <w:pPr>
        <w:pStyle w:val="Bibliography"/>
        <w:rPr>
          <w:rFonts w:ascii="Times" w:hAnsi="Times"/>
        </w:rPr>
      </w:pPr>
      <w:r w:rsidRPr="0049218B">
        <w:rPr>
          <w:rFonts w:ascii="Times" w:hAnsi="Times"/>
        </w:rPr>
        <w:t xml:space="preserve">“Levels of Racism: A Theoretic Framework and a Gardener’s Tale.” </w:t>
      </w:r>
      <w:r w:rsidRPr="0049218B">
        <w:rPr>
          <w:rFonts w:ascii="Times" w:hAnsi="Times"/>
          <w:i/>
          <w:iCs/>
        </w:rPr>
        <w:t>American Journal of Public Health</w:t>
      </w:r>
      <w:r w:rsidRPr="0049218B">
        <w:rPr>
          <w:rFonts w:ascii="Times" w:hAnsi="Times"/>
        </w:rPr>
        <w:t xml:space="preserve"> 90, no. 8 (August 2000): 1212–15. https://doi.org/10.2105/AJPH.90.8.1212.</w:t>
      </w:r>
    </w:p>
    <w:p w14:paraId="04404DE9" w14:textId="77777777" w:rsidR="0049218B" w:rsidRPr="0049218B" w:rsidRDefault="0049218B" w:rsidP="0049218B">
      <w:pPr>
        <w:pStyle w:val="Bibliography"/>
        <w:rPr>
          <w:rFonts w:ascii="Times" w:hAnsi="Times"/>
        </w:rPr>
      </w:pPr>
      <w:r w:rsidRPr="0049218B">
        <w:rPr>
          <w:rFonts w:ascii="Times" w:hAnsi="Times"/>
        </w:rPr>
        <w:t>Potter, Joseph E., Amanda Jean Stevenson, Kate Coleman-</w:t>
      </w:r>
      <w:proofErr w:type="spellStart"/>
      <w:r w:rsidRPr="0049218B">
        <w:rPr>
          <w:rFonts w:ascii="Times" w:hAnsi="Times"/>
        </w:rPr>
        <w:t>Minahan</w:t>
      </w:r>
      <w:proofErr w:type="spellEnd"/>
      <w:r w:rsidRPr="0049218B">
        <w:rPr>
          <w:rFonts w:ascii="Times" w:hAnsi="Times"/>
        </w:rPr>
        <w:t xml:space="preserve">, Kristine Hopkins, Kari White, Sarah E. Baum, and Daniel Grossman. “Challenging Unintended Pregnancy as an Indicator of Reproductive Autonomy.” </w:t>
      </w:r>
      <w:r w:rsidRPr="0049218B">
        <w:rPr>
          <w:rFonts w:ascii="Times" w:hAnsi="Times"/>
          <w:i/>
          <w:iCs/>
        </w:rPr>
        <w:t>Contraception</w:t>
      </w:r>
      <w:r w:rsidRPr="0049218B">
        <w:rPr>
          <w:rFonts w:ascii="Times" w:hAnsi="Times"/>
        </w:rPr>
        <w:t xml:space="preserve"> 100, no. 1 (July 1, 2019): 1–4. https://doi.org/10.1016/j.contraception.2019.02.005.</w:t>
      </w:r>
    </w:p>
    <w:p w14:paraId="31F98F7B" w14:textId="77777777" w:rsidR="0049218B" w:rsidRPr="0049218B" w:rsidRDefault="0049218B" w:rsidP="0049218B">
      <w:pPr>
        <w:pStyle w:val="Bibliography"/>
        <w:rPr>
          <w:rFonts w:ascii="Times" w:hAnsi="Times"/>
        </w:rPr>
      </w:pPr>
      <w:r w:rsidRPr="0049218B">
        <w:rPr>
          <w:rFonts w:ascii="Times" w:hAnsi="Times"/>
        </w:rPr>
        <w:t xml:space="preserve">Upadhyay, </w:t>
      </w:r>
      <w:proofErr w:type="spellStart"/>
      <w:r w:rsidRPr="0049218B">
        <w:rPr>
          <w:rFonts w:ascii="Times" w:hAnsi="Times"/>
        </w:rPr>
        <w:t>Ushma</w:t>
      </w:r>
      <w:proofErr w:type="spellEnd"/>
      <w:r w:rsidRPr="0049218B">
        <w:rPr>
          <w:rFonts w:ascii="Times" w:hAnsi="Times"/>
        </w:rPr>
        <w:t xml:space="preserve"> D., Sheila Desai, Vera </w:t>
      </w:r>
      <w:proofErr w:type="spellStart"/>
      <w:r w:rsidRPr="0049218B">
        <w:rPr>
          <w:rFonts w:ascii="Times" w:hAnsi="Times"/>
        </w:rPr>
        <w:t>Zlidar</w:t>
      </w:r>
      <w:proofErr w:type="spellEnd"/>
      <w:r w:rsidRPr="0049218B">
        <w:rPr>
          <w:rFonts w:ascii="Times" w:hAnsi="Times"/>
        </w:rPr>
        <w:t xml:space="preserve">, Tracy A. Weitz, Daniel Grossman, Patricia Anderson, and Diana Taylor. “Incidence of Emergency Department Visits and Complications after Abortion.” </w:t>
      </w:r>
      <w:r w:rsidRPr="0049218B">
        <w:rPr>
          <w:rFonts w:ascii="Times" w:hAnsi="Times"/>
          <w:i/>
          <w:iCs/>
        </w:rPr>
        <w:t>Obstetrics and Gynecology</w:t>
      </w:r>
      <w:r w:rsidRPr="0049218B">
        <w:rPr>
          <w:rFonts w:ascii="Times" w:hAnsi="Times"/>
        </w:rPr>
        <w:t xml:space="preserve"> 125, no. 1 (January 2015): 175–83. https://doi.org/10.1097/AOG.0000000000000603.</w:t>
      </w:r>
    </w:p>
    <w:p w14:paraId="4E021F20" w14:textId="77777777" w:rsidR="0049218B" w:rsidRPr="0049218B" w:rsidRDefault="0049218B" w:rsidP="0049218B">
      <w:pPr>
        <w:pStyle w:val="Bibliography"/>
        <w:rPr>
          <w:rFonts w:ascii="Times" w:hAnsi="Times"/>
        </w:rPr>
      </w:pPr>
      <w:r w:rsidRPr="0049218B">
        <w:rPr>
          <w:rFonts w:ascii="Times" w:hAnsi="Times"/>
        </w:rPr>
        <w:t xml:space="preserve">Zane, S., A. A. </w:t>
      </w:r>
      <w:proofErr w:type="spellStart"/>
      <w:r w:rsidRPr="0049218B">
        <w:rPr>
          <w:rFonts w:ascii="Times" w:hAnsi="Times"/>
        </w:rPr>
        <w:t>Creanga</w:t>
      </w:r>
      <w:proofErr w:type="spellEnd"/>
      <w:r w:rsidRPr="0049218B">
        <w:rPr>
          <w:rFonts w:ascii="Times" w:hAnsi="Times"/>
        </w:rPr>
        <w:t xml:space="preserve">, C. J. Berg, K. </w:t>
      </w:r>
      <w:proofErr w:type="spellStart"/>
      <w:r w:rsidRPr="0049218B">
        <w:rPr>
          <w:rFonts w:ascii="Times" w:hAnsi="Times"/>
        </w:rPr>
        <w:t>Pazol</w:t>
      </w:r>
      <w:proofErr w:type="spellEnd"/>
      <w:r w:rsidRPr="0049218B">
        <w:rPr>
          <w:rFonts w:ascii="Times" w:hAnsi="Times"/>
        </w:rPr>
        <w:t xml:space="preserve">, D. B. </w:t>
      </w:r>
      <w:proofErr w:type="spellStart"/>
      <w:r w:rsidRPr="0049218B">
        <w:rPr>
          <w:rFonts w:ascii="Times" w:hAnsi="Times"/>
        </w:rPr>
        <w:t>Suchdev</w:t>
      </w:r>
      <w:proofErr w:type="spellEnd"/>
      <w:r w:rsidRPr="0049218B">
        <w:rPr>
          <w:rFonts w:ascii="Times" w:hAnsi="Times"/>
        </w:rPr>
        <w:t xml:space="preserve">, D. J. Jamieson, and W. M. Callaghan. “Abortion-Related Mortality in the United States: 1998-2010.” </w:t>
      </w:r>
      <w:proofErr w:type="spellStart"/>
      <w:r w:rsidRPr="0049218B">
        <w:rPr>
          <w:rFonts w:ascii="Times" w:hAnsi="Times"/>
          <w:i/>
          <w:iCs/>
        </w:rPr>
        <w:t>Obstet</w:t>
      </w:r>
      <w:proofErr w:type="spellEnd"/>
      <w:r w:rsidRPr="0049218B">
        <w:rPr>
          <w:rFonts w:ascii="Times" w:hAnsi="Times"/>
          <w:i/>
          <w:iCs/>
        </w:rPr>
        <w:t xml:space="preserve"> </w:t>
      </w:r>
      <w:proofErr w:type="spellStart"/>
      <w:r w:rsidRPr="0049218B">
        <w:rPr>
          <w:rFonts w:ascii="Times" w:hAnsi="Times"/>
          <w:i/>
          <w:iCs/>
        </w:rPr>
        <w:t>Gynecol</w:t>
      </w:r>
      <w:proofErr w:type="spellEnd"/>
      <w:r w:rsidRPr="0049218B">
        <w:rPr>
          <w:rFonts w:ascii="Times" w:hAnsi="Times"/>
        </w:rPr>
        <w:t xml:space="preserve"> 126, no. 2 (August 2015): 258–65. https://doi.org/10.1097/AOG.0000000000000945.</w:t>
      </w:r>
    </w:p>
    <w:p w14:paraId="32EE2A9F" w14:textId="00427287" w:rsidR="0051127B" w:rsidRPr="0049218B" w:rsidRDefault="0049218B">
      <w:pPr>
        <w:rPr>
          <w:rFonts w:ascii="Times" w:hAnsi="Times" w:cs="Arial"/>
          <w:b/>
          <w:bCs/>
        </w:rPr>
      </w:pPr>
      <w:r>
        <w:rPr>
          <w:rFonts w:ascii="Times" w:hAnsi="Times" w:cs="Arial"/>
          <w:b/>
          <w:bCs/>
        </w:rPr>
        <w:fldChar w:fldCharType="end"/>
      </w:r>
    </w:p>
    <w:sectPr w:rsidR="0051127B" w:rsidRPr="004921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52C6E" w14:textId="77777777" w:rsidR="00342281" w:rsidRDefault="00342281" w:rsidP="00A5770B">
      <w:r>
        <w:separator/>
      </w:r>
    </w:p>
  </w:endnote>
  <w:endnote w:type="continuationSeparator" w:id="0">
    <w:p w14:paraId="1EE17183" w14:textId="77777777" w:rsidR="00342281" w:rsidRDefault="00342281" w:rsidP="00A57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69063" w14:textId="77777777" w:rsidR="00342281" w:rsidRDefault="00342281" w:rsidP="00A5770B">
      <w:r>
        <w:separator/>
      </w:r>
    </w:p>
  </w:footnote>
  <w:footnote w:type="continuationSeparator" w:id="0">
    <w:p w14:paraId="7564D52B" w14:textId="77777777" w:rsidR="00342281" w:rsidRDefault="00342281" w:rsidP="00A5770B">
      <w:r>
        <w:continuationSeparator/>
      </w:r>
    </w:p>
  </w:footnote>
  <w:footnote w:id="1">
    <w:p w14:paraId="771EEDCD"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D29Ph7Il","properties":{"formattedCitation":"Jones and Jerman, \\uc0\\u8220{}Population Group Abortion Rates and Lifetime Incidence of Abortion.\\uc0\\u8221{}","plainCitation":"Jones and Jerman, “Population Group Abortion Rates and Lifetime Incidence of Abortion.”","noteIndex":1},"citationItems":[{"id":3,"uris":["http://zotero.org/users/8432884/items/SY7Q2DKT"],"uri":["http://zotero.org/users/8432884/items/SY7Q2DKT"],"itemData":{"id":3,"type":"article-journal","abstract":"Objectives. To assess the prevalence of abortion among population groups and changes in rates between 2008 and 2014., Methods. We used secondary data from the Abortion Patient Survey, the American Community Survey, and the National Survey of Family Growth to estimate abortion rates. We used information from the Abortion Patient Survey to estimate the lifetime incidence of abortion., Results. Between 2008 and 2014, the abortion rate declined 25%, from 19.4 to 14.6 per 1000 women aged 15 to 44 years. The abortion rate for adolescents aged 15 to 19 years declined 46%, the largest of any group. Abortion rates declined for all racial and ethnic groups but were larger for non-White women than for non-Hispanic White women. Although the abortion rate decreased 26% for women with incomes less than 100% of the federal poverty level, this population had the highest abortion rate of all the groups examined: 36.6. If the 2014 age-specific abortion rates prevail, 24% of women aged 15 to 44 years in that year will have an abortion by age 45 years., Conclusions. The decline in abortion was not uniform across all population groups.","container-title":"American Journal of Public Health","DOI":"10.2105/AJPH.2017.304042","ISSN":"0090-0036","issue":"12","journalAbbreviation":"Am J Public Health","note":"PMID: 29048970\nPMCID: PMC5678377","page":"1904-1909","source":"PubMed Central","title":"Population Group Abortion Rates and Lifetime Incidence of Abortion: United States, 2008–2014","title-short":"Population Group Abortion Rates and Lifetime Incidence of Abortion","volume":"107","author":[{"family":"Jones","given":"Rachel K."},{"family":"Jerman","given":"Jenna"}],"issued":{"date-parts":[["2017",12]]}}}],"schema":"https://github.com/citation-style-language/schema/raw/master/csl-citation.json"} </w:instrText>
      </w:r>
      <w:r>
        <w:fldChar w:fldCharType="separate"/>
      </w:r>
      <w:r w:rsidRPr="00287824">
        <w:t xml:space="preserve">Jones and </w:t>
      </w:r>
      <w:proofErr w:type="spellStart"/>
      <w:r w:rsidRPr="00287824">
        <w:t>Jerman</w:t>
      </w:r>
      <w:proofErr w:type="spellEnd"/>
      <w:r w:rsidRPr="00287824">
        <w:t>, “Population Group Abortion Rates and Lifetime Incidence of Abortion.”</w:t>
      </w:r>
      <w:r>
        <w:fldChar w:fldCharType="end"/>
      </w:r>
    </w:p>
  </w:footnote>
  <w:footnote w:id="2">
    <w:p w14:paraId="7895C156"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AK1YmEJP","properties":{"formattedCitation":"Creanga et al., \\uc0\\u8220{}Pregnancy-Related Mortality in the United States, 2011\\uc0\\u8211{}2013.\\uc0\\u8221{}","plainCitation":"Creanga et al., “Pregnancy-Related Mortality in the United States, 2011–2013.”","noteIndex":2},"citationItems":[{"id":44,"uris":["http://zotero.org/users/8432884/items/HWGRJKZC"],"uri":["http://zotero.org/users/8432884/items/HWGRJKZC"],"itemData":{"id":44,"type":"article-journal","abstract":"OBJECTIVE: \n        To update national population-level pregnancy-related mortality estimates and examine characteristics and causes of pregnancy-related deaths in the United States during 2011–2013.\n        METHODS: \n        We conducted an observational study using population-based data from the Pregnancy Mortality Surveillance System to calculate pregnancy-related mortality ratios by year, age group, and race–ethnicity groups. We explored 10 cause-of-death categories by pregnancy outcome during 2011–2013 and compared their distribution with those in our earlier reports since 1987.\n        RESULTS: \n        The 2011–2013 pregnancy-related mortality ratio was 17.0 deaths per 100,000 live births. Pregnancy-related mortality ratios increased with maternal age, and racial–ethnic disparities persisted with non-Hispanic black women having a 3.4 times higher mortality ratio than non-Hispanic white women. Among causes of pregnancy-related deaths, the following groups contributed more than 10%: cardiovascular conditions ranked first (15.5%) followed by other medical conditions often reflecting pre-existing illnesses (14.5%), infection (12.7%), hemorrhage (11.4%), and cardiomyopathy (11.0%). Relative to the most recent report of Pregnancy Mortality Surveillance System data for 2006–2010, the distribution of cause-of-death categories did not change considerably. However, compared with serial reports before 2006–2010, the contribution of hemorrhage, hypertensive disorders of pregnancy, and anesthesia complications declined, whereas that of cardiovascular and other medical conditions increased (population-level percentage comparison).\n        CONCLUSION: \n        The pregnancy-related mortality ratio and the distribution of the main causes of pregnancy-related mortality have been relatively stable in recent years.","container-title":"Obstetrics &amp; Gynecology","DOI":"10.1097/AOG.0000000000002114","ISSN":"0029-7844","issue":"2","language":"en-US","page":"366–373","source":"journals.lww.com","title":"Pregnancy-Related Mortality in the United States, 2011–2013","volume":"130","author":[{"family":"Creanga","given":"Andreea A."},{"family":"Syverson","given":"Carla"},{"family":"Seed","given":"Kristi"},{"family":"Callaghan","given":"William M."}],"issued":{"date-parts":[["2017",8]]}}}],"schema":"https://github.com/citation-style-language/schema/raw/master/csl-citation.json"} </w:instrText>
      </w:r>
      <w:r>
        <w:fldChar w:fldCharType="separate"/>
      </w:r>
      <w:proofErr w:type="spellStart"/>
      <w:r w:rsidRPr="00A83232">
        <w:t>Creanga</w:t>
      </w:r>
      <w:proofErr w:type="spellEnd"/>
      <w:r w:rsidRPr="00A83232">
        <w:t xml:space="preserve"> et al., “Pregnancy-Related Mortality in the United States, 2011–2013.”</w:t>
      </w:r>
      <w:r>
        <w:fldChar w:fldCharType="end"/>
      </w:r>
    </w:p>
  </w:footnote>
  <w:footnote w:id="3">
    <w:p w14:paraId="242707CA" w14:textId="4BF88C54" w:rsidR="00A5770B" w:rsidRDefault="00A5770B" w:rsidP="00A5770B">
      <w:pPr>
        <w:pStyle w:val="FootnoteText"/>
      </w:pPr>
      <w:r w:rsidRPr="00BF2E04">
        <w:rPr>
          <w:rStyle w:val="FootnoteReference"/>
        </w:rPr>
        <w:footnoteRef/>
      </w:r>
      <w:r>
        <w:t xml:space="preserve"> </w:t>
      </w:r>
      <w:r>
        <w:fldChar w:fldCharType="begin"/>
      </w:r>
      <w:r w:rsidR="0049218B">
        <w:instrText xml:space="preserve"> ADDIN ZOTERO_ITEM CSL_CITATION {"citationID":"krkwkrGh","properties":{"formattedCitation":"Zane et al., \\uc0\\u8220{}Abortion-Related Mortality in the United States: 1998-2010.\\uc0\\u8221{}","plainCitation":"Zane et al., “Abortion-Related Mortality in the United States: 1998-2010.”","noteIndex":3},"citationItems":[{"id":"pLwzcnNd/olaZtPDH","uris":["http://zotero.org/users/6480422/items/CIMB9HFE"],"uri":["http://zotero.org/users/6480422/items/CIMB9HFE"],"itemData":{"id":"u8lW2RFL/6648Yws4","type":"article-journal","abstract":"OBJECTIVE: To examine characteristics and causes of legal induced abortion-related deaths in the United States between 1998 and 2010. METHODS: Abortion-related deaths were identified through the national Pregnancy Mortality Surveillance System with enhanced case-finding. We calculated the abortion mortality rate by race, maternal age, and gestational age and the distribution of causes of death by gestational age and procedure. RESULTS: During the period from 1998-2010, of approximately 16.1 million abortion procedures, 108 women died, for a mortality rate of 0.7 deaths per 100,000 procedures overall, 0.4 deaths for non-Hispanic white women, 0.5 deaths for Hispanic women, and 1.1 deaths for black women. The mortality rate increased with gestational age, from 0.3 to 6.7 deaths for procedures performed at 8 weeks or less and at 18 weeks or greater, respectively. A majority of abortion-related deaths at 13 weeks of gestation or less were associated with anesthesia complications and infection, whereas a majority of abortion-related deaths at more than 13 weeks of gestation were associated with infection and hemorrhage. In 20 of the 108 cases, the abortion was performed as a result of a severe medical condition where continuation of the pregnancy threatened the woman's life. CONCLUSION: Deaths associated with legal induced abortion continue to be rare events-less than 1 per 100,000 procedures. Primary prevention of unintended pregnancy, including those in women with serious pre-existing medical conditions, and increased access to abortion services at early gestational ages may help to further decrease abortion-related mortality in the United States. LEVEL OF EVIDENCE: III.","container-title":"Obstet Gynecol","DOI":"10.1097/AOG.0000000000000945","ISSN":"1873-233X (Electronic) 0029-7844 (Linking)","issue":"2","page":"258-65","title":"Abortion-Related Mortality in the United States: 1998-2010","volume":"126","author":[{"family":"Zane","given":"S."},{"family":"Creanga","given":"A. A."},{"family":"Berg","given":"C. J."},{"family":"Pazol","given":"K."},{"family":"Suchdev","given":"D. B."},{"family":"Jamieson","given":"D. J."},{"family":"Callaghan","given":"W. M."}],"issued":{"date-parts":[["2015",8]]}}}],"schema":"https://github.com/citation-style-language/schema/raw/master/csl-citation.json"} </w:instrText>
      </w:r>
      <w:r>
        <w:fldChar w:fldCharType="separate"/>
      </w:r>
      <w:r w:rsidR="0049218B" w:rsidRPr="0049218B">
        <w:t>Zane et al., “Abortion-Related Mortality in the United States: 1998-2010.”</w:t>
      </w:r>
      <w:r>
        <w:fldChar w:fldCharType="end"/>
      </w:r>
    </w:p>
  </w:footnote>
  <w:footnote w:id="4">
    <w:p w14:paraId="08629A7E"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mixt4M81","properties":{"formattedCitation":"Jackson et al., \\uc0\\u8220{}Racial and Ethnic Differences in Women\\uc0\\u8217{}s Preferences for Features of Contraceptive Methods.\\uc0\\u8221{}","plainCitation":"Jackson et al., “Racial and Ethnic Differences in Women’s Preferences for Features of Contraceptive Methods.”","noteIndex":4},"citationItems":[{"id":8,"uris":["http://zotero.org/users/8432884/items/BHA5R7TS"],"uri":["http://zotero.org/users/8432884/items/BHA5R7TS"],"itemData":{"id":8,"type":"article-journal","container-title":"Contraception","DOI":"10.1016/j.contraception.2015.12.010","ISSN":"0010-7824, 1879-0518","issue":"5","journalAbbreviation":"Contraception","language":"English","note":"publisher: Elsevier","page":"406-411","source":"www.contraceptionjournal.org","title":"Racial and ethnic differences in women's preferences for features of contraceptive methods","volume":"93","author":[{"family":"Jackson","given":"Andrea V."},{"family":"Karasek","given":"Deborah"},{"family":"Dehlendorf","given":"Christine"},{"family":"Foster","given":"Diana Greene"}],"issued":{"date-parts":[["2016",5,1]]}}}],"schema":"https://github.com/citation-style-language/schema/raw/master/csl-citation.json"} </w:instrText>
      </w:r>
      <w:r>
        <w:fldChar w:fldCharType="separate"/>
      </w:r>
      <w:r w:rsidRPr="00A83232">
        <w:t>Jackson et al., “Racial and Ethnic Differences in Women’s Preferences for Features of Contraceptive Methods.”</w:t>
      </w:r>
      <w:r>
        <w:fldChar w:fldCharType="end"/>
      </w:r>
    </w:p>
  </w:footnote>
  <w:footnote w:id="5">
    <w:p w14:paraId="49CD7989"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rpcJjWbi","properties":{"formattedCitation":"Finer and Zolna, \\uc0\\u8220{}Declines in Unintended Pregnancy in the United States, 2008\\uc0\\u8211{}2011.\\uc0\\u8221{}","plainCitation":"Finer and Zolna, “Declines in Unintended Pregnancy in the United States, 2008–2011.”","noteIndex":5},"citationItems":[{"id":47,"uris":["http://zotero.org/users/8432884/items/7KM5C6ZI"],"uri":["http://zotero.org/users/8432884/items/7KM5C6ZI"],"itemData":{"id":47,"type":"article-journal","abstract":"The rate of unintended pregnancy in a population is a central measure of reproductive health; it indicates the extent to which women and couples can determine freely whether and when they have children. In addition to supporting individual autonomy, there is also a clear public health justification for reducing the rate of unplanned pregnancy: women and girls who have unintended pregnancies that result in births are more likely than those who intended to become pregnant to have inadequate or a delayed initiation of prenatal care, to smoke and drink during pregnancy, and to have premature and low-birth-weight infants; they are . . .","container-title":"New England Journal of Medicine","DOI":"10.1056/NEJMsa1506575","ISSN":"0028-4793","issue":"9","note":"publisher: Massachusetts Medical Society\n_eprint: https://doi.org/10.1056/NEJMsa1506575\nPMID: 26962904","page":"843-852","source":"Taylor and Francis+NEJM","title":"Declines in Unintended Pregnancy in the United States, 2008–2011","volume":"374","author":[{"family":"Finer","given":"Lawrence B."},{"family":"Zolna","given":"Mia R."}],"issued":{"date-parts":[["2016",3,3]]}}}],"schema":"https://github.com/citation-style-language/schema/raw/master/csl-citation.json"} </w:instrText>
      </w:r>
      <w:r>
        <w:fldChar w:fldCharType="separate"/>
      </w:r>
      <w:r w:rsidRPr="00A83232">
        <w:t xml:space="preserve">Finer and </w:t>
      </w:r>
      <w:proofErr w:type="spellStart"/>
      <w:r w:rsidRPr="00A83232">
        <w:t>Zolna</w:t>
      </w:r>
      <w:proofErr w:type="spellEnd"/>
      <w:r w:rsidRPr="00A83232">
        <w:t>, “Declines in Unintended Pregnancy in the United States, 2008–2011.”</w:t>
      </w:r>
      <w:r>
        <w:fldChar w:fldCharType="end"/>
      </w:r>
    </w:p>
  </w:footnote>
  <w:footnote w:id="6">
    <w:p w14:paraId="6ABC6B96"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5t2X0Run","properties":{"formattedCitation":"Potter et al., \\uc0\\u8220{}Challenging Unintended Pregnancy as an Indicator of Reproductive Autonomy.\\uc0\\u8221{}","plainCitation":"Potter et al., “Challenging Unintended Pregnancy as an Indicator of Reproductive Autonomy.”","noteIndex":6},"citationItems":[{"id":50,"uris":["http://zotero.org/users/8432884/items/ZEIARAKJ"],"uri":["http://zotero.org/users/8432884/items/ZEIARAKJ"],"itemData":{"id":50,"type":"article-journal","container-title":"Contraception","DOI":"10.1016/j.contraception.2019.02.005","ISSN":"0010-7824","issue":"1","journalAbbreviation":"Contraception","language":"en","page":"1-4","source":"ScienceDirect","title":"Challenging unintended pregnancy as an indicator of reproductive autonomy","volume":"100","author":[{"family":"Potter","given":"Joseph E."},{"family":"Stevenson","given":"Amanda Jean"},{"family":"Coleman-Minahan","given":"Kate"},{"family":"Hopkins","given":"Kristine"},{"family":"White","given":"Kari"},{"family":"Baum","given":"Sarah E."},{"family":"Grossman","given":"Daniel"}],"issued":{"date-parts":[["2019",7,1]]}}}],"schema":"https://github.com/citation-style-language/schema/raw/master/csl-citation.json"} </w:instrText>
      </w:r>
      <w:r>
        <w:fldChar w:fldCharType="separate"/>
      </w:r>
      <w:r w:rsidRPr="00741A50">
        <w:t>Potter et al., “Challenging Unintended Pregnancy as an Indicator of Reproductive Autonomy.”</w:t>
      </w:r>
      <w:r>
        <w:fldChar w:fldCharType="end"/>
      </w:r>
    </w:p>
  </w:footnote>
  <w:footnote w:id="7">
    <w:p w14:paraId="59784C22"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rbo7PCq3","properties":{"formattedCitation":"\\uc0\\u8220{}Levels of Racism.\\uc0\\u8221{}","plainCitation":"“Levels of Racism.”","noteIndex":7},"citationItems":[{"id":54,"uris":["http://zotero.org/users/8432884/items/6H4CU47A"],"uri":["http://zotero.org/users/8432884/items/6H4CU47A"],"itemData":{"id":54,"type":"article-journal","abstract":"The author presents a theoretic framework for understanding racism on 3 levels: institutionalized, personally mediated, and internalized. This framework is useful for raising new hypotheses about the basis of race-associated differences in health outcomes, as well as for designing effective interventions to eliminate those differences.","container-title":"American Journal of Public Health","DOI":"10.2105/AJPH.90.8.1212","ISSN":"0090-0036, 1541-0048","issue":"8","journalAbbreviation":"Am J Public Health","language":"en","page":"1212-1215","source":"DOI.org (Crossref)","title":"Levels of racism: a theoretic framework and a gardener's tale","title-short":"Levels of racism","volume":"90","issued":{"date-parts":[["2000",8]]}}}],"schema":"https://github.com/citation-style-language/schema/raw/master/csl-citation.json"} </w:instrText>
      </w:r>
      <w:r>
        <w:fldChar w:fldCharType="separate"/>
      </w:r>
      <w:r w:rsidRPr="00741A50">
        <w:t>“Levels of Racism.”</w:t>
      </w:r>
      <w:r>
        <w:fldChar w:fldCharType="end"/>
      </w:r>
    </w:p>
  </w:footnote>
  <w:footnote w:id="8">
    <w:p w14:paraId="770D8ABE"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snWXf7Lj","properties":{"formattedCitation":"Jones, Witwer, and Jerman, \\uc0\\u8220{}Abortion Incidence and Service Availability in the United States, 2017.\\uc0\\u8221{}","plainCitation":"Jones, Witwer, and Jerman, “Abortion Incidence and Service Availability in the United States, 2017.”","noteIndex":8},"citationItems":[{"id":55,"uris":["http://zotero.org/users/8432884/items/W6MIP6CW"],"uri":["http://zotero.org/users/8432884/items/W6MIP6CW"],"itemData":{"id":55,"type":"article-journal","abstract":"Introduction Abortion surveillance in the United States is an important public health indicator that is needed to estimate pregnancy rates, and it can also serve as a measure of access to reproductive health care. Between 2011 and 2014, the U.S. abortion rate declined from 16.9 to 14.6 abortions per 1,000 women aged 15–44, the lowest rate ever recorded and the continuation of a decades-long trend.1 Still, in 2014, almost one in five pregnancies ended in abortion, and given abortion rates in that year, an estimated one in four U.S.","DOI":"10.1363/2019.30760","language":"en","source":"www.guttmacher.org","title":"Abortion Incidence and Service Availability in the United States, 2017","URL":"https://www.guttmacher.org/report/abortion-incidence-service-availability-us-2017","author":[{"family":"Jones","given":"Rachel K."},{"family":"Witwer","given":"Elizabeth"},{"family":"Jerman","given":"Jenna"}],"accessed":{"date-parts":[["2021",9,16]]},"issued":{"date-parts":[["2019",9,18]]}}}],"schema":"https://github.com/citation-style-language/schema/raw/master/csl-citation.json"} </w:instrText>
      </w:r>
      <w:r>
        <w:fldChar w:fldCharType="separate"/>
      </w:r>
      <w:r w:rsidRPr="007059D2">
        <w:t xml:space="preserve">Jones, Witwer, and </w:t>
      </w:r>
      <w:proofErr w:type="spellStart"/>
      <w:r w:rsidRPr="007059D2">
        <w:t>Jerman</w:t>
      </w:r>
      <w:proofErr w:type="spellEnd"/>
      <w:r w:rsidRPr="007059D2">
        <w:t>, “Abortion Incidence and Service Availability in the United States, 2017.”</w:t>
      </w:r>
      <w:r>
        <w:fldChar w:fldCharType="end"/>
      </w:r>
    </w:p>
  </w:footnote>
  <w:footnote w:id="9">
    <w:p w14:paraId="5D90856C"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YvtRa8Bp","properties":{"formattedCitation":"Finer and Zolna, \\uc0\\u8220{}Declines in Unintended Pregnancy in the United States, 2008\\uc0\\u8211{}2011.\\uc0\\u8221{}","plainCitation":"Finer and Zolna, “Declines in Unintended Pregnancy in the United States, 2008–2011.”","noteIndex":9},"citationItems":[{"id":47,"uris":["http://zotero.org/users/8432884/items/7KM5C6ZI"],"uri":["http://zotero.org/users/8432884/items/7KM5C6ZI"],"itemData":{"id":47,"type":"article-journal","abstract":"The rate of unintended pregnancy in a population is a central measure of reproductive health; it indicates the extent to which women and couples can determine freely whether and when they have children. In addition to supporting individual autonomy, there is also a clear public health justification for reducing the rate of unplanned pregnancy: women and girls who have unintended pregnancies that result in births are more likely than those who intended to become pregnant to have inadequate or a delayed initiation of prenatal care, to smoke and drink during pregnancy, and to have premature and low-birth-weight infants; they are . . .","container-title":"New England Journal of Medicine","DOI":"10.1056/NEJMsa1506575","ISSN":"0028-4793","issue":"9","note":"publisher: Massachusetts Medical Society\n_eprint: https://doi.org/10.1056/NEJMsa1506575\nPMID: 26962904","page":"843-852","source":"Taylor and Francis+NEJM","title":"Declines in Unintended Pregnancy in the United States, 2008–2011","volume":"374","author":[{"family":"Finer","given":"Lawrence B."},{"family":"Zolna","given":"Mia R."}],"issued":{"date-parts":[["2016",3,3]]}}}],"schema":"https://github.com/citation-style-language/schema/raw/master/csl-citation.json"} </w:instrText>
      </w:r>
      <w:r>
        <w:fldChar w:fldCharType="separate"/>
      </w:r>
      <w:r w:rsidRPr="00A66CDA">
        <w:t xml:space="preserve">Finer and </w:t>
      </w:r>
      <w:proofErr w:type="spellStart"/>
      <w:r w:rsidRPr="00A66CDA">
        <w:t>Zolna</w:t>
      </w:r>
      <w:proofErr w:type="spellEnd"/>
      <w:r w:rsidRPr="00A66CDA">
        <w:t>, “Declines in Unintended Pregnancy in the United States, 2008–2011.”</w:t>
      </w:r>
      <w:r>
        <w:fldChar w:fldCharType="end"/>
      </w:r>
    </w:p>
  </w:footnote>
  <w:footnote w:id="10">
    <w:p w14:paraId="0C5B5761" w14:textId="77777777" w:rsidR="00A5770B" w:rsidRDefault="00A5770B" w:rsidP="00A5770B">
      <w:pPr>
        <w:pStyle w:val="FootnoteText"/>
      </w:pPr>
      <w:r w:rsidRPr="00BF2E04">
        <w:rPr>
          <w:rStyle w:val="FootnoteReference"/>
        </w:rPr>
        <w:footnoteRef/>
      </w:r>
      <w:r>
        <w:t xml:space="preserve"> </w:t>
      </w:r>
      <w:r>
        <w:fldChar w:fldCharType="begin"/>
      </w:r>
      <w:r>
        <w:instrText xml:space="preserve"> ADDIN ZOTERO_ITEM CSL_CITATION {"citationID":"6I08eHlx","properties":{"formattedCitation":"Upadhyay et al., \\uc0\\u8220{}Incidence of Emergency Department Visits and Complications after Abortion.\\uc0\\u8221{}","plainCitation":"Upadhyay et al., “Incidence of Emergency Department Visits and Complications after Abortion.”","noteIndex":10},"citationItems":[{"id":58,"uris":["http://zotero.org/users/8432884/items/M9IXH3AI"],"uri":["http://zotero.org/users/8432884/items/M9IXH3AI"],"itemData":{"id":58,"type":"article-journal","abstract":"OBJECTIVE: To conduct a retrospective observational cohort study to estimate the abortion complication rate, including those diagnosed or treated at emergency departments (EDs).\nMETHODS: Using 2009-2010 abortion data among women covered by the fee-for-service California Medicaid program and all subsequent health care for 6 weeks after having an abortion, we analyzed reasons for ED visits and estimated the abortion-related complication rate and the adjusted relative risk. Complications were defined as receiving an abortion-related diagnosis or treatment at any source of care within 6 weeks after an abortion. Major complications were defined as requiring hospital admission, surgery, or blood transfusion.\nRESULTS: A total of 54,911 abortions among 50,273 fee-for-service Medi-Cal beneficiaries were identified. Among all abortions, 1 of 16 (6.4%, n=3,531) was followed by an ED visit within 6 weeks but only 1 of 115 (0.87%, n=478) resulted in an ED visit for an abortion-related complication. Approximately 1 of 5,491 (0.03%, n=15) involved ambulance transfers to EDs on the day of the abortion. The major complication rate was 0.23% (n=126, 1/436): 0.31% (n=35) for medication abortion, 0.16% (n=57) for first-trimester aspiration abortion, and 0.41% (n=34) for second-trimester or later procedures. The total abortion-related complication rate including all sources of care including EDs and the original abortion facility was 2.1% (n=1,156): 5.2% (n=588) for medication abortion, 1.3% (n=438) for first-trimester aspiration abortion, and 1.5% (n=130) for second-trimester or later procedures.\nCONCLUSION: Abortion complication rates are comparable to previously published rates even when ED visits are included and there is no loss to follow-up.\nLEVEL OF EVIDENCE: II.","container-title":"Obstetrics and Gynecology","DOI":"10.1097/AOG.0000000000000603","ISSN":"1873-233X","issue":"1","journalAbbreviation":"Obstet Gynecol","language":"eng","note":"PMID: 25560122","page":"175-183","source":"PubMed","title":"Incidence of emergency department visits and complications after abortion","volume":"125","author":[{"family":"Upadhyay","given":"Ushma D."},{"family":"Desai","given":"Sheila"},{"family":"Zlidar","given":"Vera"},{"family":"Weitz","given":"Tracy A."},{"family":"Grossman","given":"Daniel"},{"family":"Anderson","given":"Patricia"},{"family":"Taylor","given":"Diana"}],"issued":{"date-parts":[["2015",1]]}}}],"schema":"https://github.com/citation-style-language/schema/raw/master/csl-citation.json"} </w:instrText>
      </w:r>
      <w:r>
        <w:fldChar w:fldCharType="separate"/>
      </w:r>
      <w:r w:rsidRPr="00A66CDA">
        <w:t>Upadhyay et al., “Incidence of Emergency Department Visits and Complications after Abortion.”</w:t>
      </w:r>
      <w:r>
        <w:fldChar w:fldCharType="end"/>
      </w:r>
    </w:p>
  </w:footnote>
  <w:footnote w:id="11">
    <w:p w14:paraId="5530525B" w14:textId="5A3A6134" w:rsidR="0049218B" w:rsidRDefault="0049218B">
      <w:pPr>
        <w:pStyle w:val="FootnoteText"/>
      </w:pPr>
      <w:r>
        <w:rPr>
          <w:rStyle w:val="FootnoteReference"/>
        </w:rPr>
        <w:footnoteRef/>
      </w:r>
      <w:r>
        <w:t xml:space="preserve"> </w:t>
      </w:r>
      <w:r>
        <w:fldChar w:fldCharType="begin"/>
      </w:r>
      <w:r>
        <w:instrText xml:space="preserve"> ADDIN ZOTERO_ITEM CSL_CITATION {"citationID":"dSUtBMN2","properties":{"formattedCitation":"Grossman et al., \\uc0\\u8220{}Effectiveness and Acceptability of Medical Abortion Provided Through Telemedicine.\\uc0\\u8221{}","plainCitation":"Grossman et al., “Effectiveness and Acceptability of Medical Abortion Provided Through Telemedicine.”","noteIndex":11},"citationItems":[{"id":61,"uris":["http://zotero.org/users/8432884/items/ELIFXAK2"],"uri":["http://zotero.org/users/8432884/items/ELIFXAK2"],"itemData":{"id":61,"type":"article-journal","abstract":"OBJECTIVE: \n        To estimate the effectiveness and acceptability of telemedicine provision of early medical abortion compared with provision with a face-to-face physician visit at a Planned Parenthood affiliate in Iowa.\n        METHODS: \n        Between November 2008 and October 2009, we conducted a prospective cohort study of women obtaining medical abortion by telemedicine or face-to-face physician visits. We collected clinical data, and women completed a self-administered questionnaire at follow-up. We also compared the prevalence of reportable adverse events between the two service delivery models among all patients seen between July 2008 and October 2009.\n        RESULTS: \n        Of 578 enrolled participants, follow-up data were obtained for 223 telemedicine patients and 226 face-to-face patients. The proportion with a successful abortion was 99% for telemedicine patients (95% confidence interval [CI] 96–100%) and 97% for face-to-face patients (95% CI 94–99%). Ninety-one percent of all participants were very satisfied with their abortion, although in multivariable analysis, telemedicine patients had a higher odds of saying they would recommend the service to a friend compared with face-to-face patients (odds ratio, 1.72; 95% CI 1.26–2.34). Twenty-five percent of telemedicine patients said they would have preferred being in the same room with the doctor. Younger age, less education, and nulliparity were significantly associated with preferring face-to-face communication. There was no significant difference in the prevalence of adverse events reported during the study period among telemedicine patients (n=1,172) (1.3%; 95% CI 0.8–2.1%) compared with face-to-face patients (n=2,384) (1.3%; 95% CI 0.9–1.8%) (82% power to detect difference of 1.3%).\n        CONCLUSION: \n        Provision of medical abortion through telemedicine is effective and acceptability is high among women who choose this model.\n        LEVEL OF EVIDENCE: \n        II","container-title":"Obstetrics &amp; Gynecology","DOI":"10.1097/AOG.0b013e318224d110","ISSN":"0029-7844","issue":"2 Part 1","language":"en-US","page":"296–303","source":"journals.lww.com","title":"Effectiveness and Acceptability of Medical Abortion Provided Through Telemedicine","volume":"118","author":[{"family":"Grossman","given":"Daniel"},{"family":"Grindlay","given":"Kate"},{"family":"Buchacker","given":"Todd"},{"family":"Lane","given":"Kathleen"},{"family":"Blanchard","given":"Kelly"}],"issued":{"date-parts":[["2011",8]]}}}],"schema":"https://github.com/citation-style-language/schema/raw/master/csl-citation.json"} </w:instrText>
      </w:r>
      <w:r>
        <w:fldChar w:fldCharType="separate"/>
      </w:r>
      <w:r w:rsidRPr="0049218B">
        <w:t>Grossman et al., “Effectiveness and Acceptability of Medical Abortion Provided Through Telemedicin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D005CB"/>
    <w:multiLevelType w:val="hybridMultilevel"/>
    <w:tmpl w:val="B68ED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006C33"/>
    <w:multiLevelType w:val="hybridMultilevel"/>
    <w:tmpl w:val="95AEDF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F8151E"/>
    <w:multiLevelType w:val="hybridMultilevel"/>
    <w:tmpl w:val="B9F81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3F3304"/>
    <w:multiLevelType w:val="multilevel"/>
    <w:tmpl w:val="8510506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7C3D069F"/>
    <w:multiLevelType w:val="hybridMultilevel"/>
    <w:tmpl w:val="A1E67130"/>
    <w:lvl w:ilvl="0" w:tplc="3E6ABA4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70B"/>
    <w:rsid w:val="00342281"/>
    <w:rsid w:val="0049218B"/>
    <w:rsid w:val="0051127B"/>
    <w:rsid w:val="00A5770B"/>
    <w:rsid w:val="00D778A7"/>
    <w:rsid w:val="00EC3C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50AB2C"/>
  <w15:chartTrackingRefBased/>
  <w15:docId w15:val="{DF113DD0-0DB6-4B41-BE36-D61BD8806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70B"/>
  </w:style>
  <w:style w:type="paragraph" w:styleId="Heading1">
    <w:name w:val="heading 1"/>
    <w:basedOn w:val="Normal"/>
    <w:next w:val="Normal"/>
    <w:link w:val="Heading1Char"/>
    <w:qFormat/>
    <w:rsid w:val="00A5770B"/>
    <w:pPr>
      <w:keepNext/>
      <w:numPr>
        <w:numId w:val="1"/>
      </w:numPr>
      <w:spacing w:before="240" w:after="120"/>
      <w:outlineLvl w:val="0"/>
    </w:pPr>
    <w:rPr>
      <w:rFonts w:ascii="Arial" w:eastAsia="Times New Roman" w:hAnsi="Arial" w:cs="Arial"/>
      <w:b/>
      <w:bCs/>
      <w:caps/>
      <w:kern w:val="32"/>
    </w:rPr>
  </w:style>
  <w:style w:type="paragraph" w:styleId="Heading2">
    <w:name w:val="heading 2"/>
    <w:basedOn w:val="Normal"/>
    <w:next w:val="Normal"/>
    <w:link w:val="Heading2Char"/>
    <w:qFormat/>
    <w:rsid w:val="00A5770B"/>
    <w:pPr>
      <w:keepNext/>
      <w:numPr>
        <w:ilvl w:val="1"/>
        <w:numId w:val="1"/>
      </w:numPr>
      <w:spacing w:before="240" w:after="60"/>
      <w:outlineLvl w:val="1"/>
    </w:pPr>
    <w:rPr>
      <w:rFonts w:ascii="Arial" w:eastAsia="Times New Roman" w:hAnsi="Arial" w:cs="Arial"/>
      <w:b/>
      <w:bCs/>
      <w:iCs/>
    </w:rPr>
  </w:style>
  <w:style w:type="paragraph" w:styleId="Heading3">
    <w:name w:val="heading 3"/>
    <w:basedOn w:val="Normal"/>
    <w:next w:val="Normal"/>
    <w:link w:val="Heading3Char"/>
    <w:qFormat/>
    <w:rsid w:val="00A5770B"/>
    <w:pPr>
      <w:keepNext/>
      <w:numPr>
        <w:ilvl w:val="2"/>
        <w:numId w:val="1"/>
      </w:numPr>
      <w:spacing w:before="240" w:after="60"/>
      <w:outlineLvl w:val="2"/>
    </w:pPr>
    <w:rPr>
      <w:rFonts w:ascii="Arial" w:eastAsia="Times New Roman" w:hAnsi="Arial" w:cs="Arial"/>
      <w:b/>
      <w:bCs/>
      <w:i/>
      <w:szCs w:val="26"/>
    </w:rPr>
  </w:style>
  <w:style w:type="paragraph" w:styleId="Heading4">
    <w:name w:val="heading 4"/>
    <w:basedOn w:val="Normal"/>
    <w:next w:val="Normal"/>
    <w:link w:val="Heading4Char"/>
    <w:uiPriority w:val="9"/>
    <w:unhideWhenUsed/>
    <w:qFormat/>
    <w:rsid w:val="00A5770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770B"/>
    <w:rPr>
      <w:rFonts w:ascii="Arial" w:eastAsia="Times New Roman" w:hAnsi="Arial" w:cs="Arial"/>
      <w:b/>
      <w:bCs/>
      <w:caps/>
      <w:kern w:val="32"/>
    </w:rPr>
  </w:style>
  <w:style w:type="character" w:customStyle="1" w:styleId="Heading2Char">
    <w:name w:val="Heading 2 Char"/>
    <w:basedOn w:val="DefaultParagraphFont"/>
    <w:link w:val="Heading2"/>
    <w:rsid w:val="00A5770B"/>
    <w:rPr>
      <w:rFonts w:ascii="Arial" w:eastAsia="Times New Roman" w:hAnsi="Arial" w:cs="Arial"/>
      <w:b/>
      <w:bCs/>
      <w:iCs/>
    </w:rPr>
  </w:style>
  <w:style w:type="character" w:customStyle="1" w:styleId="Heading3Char">
    <w:name w:val="Heading 3 Char"/>
    <w:basedOn w:val="DefaultParagraphFont"/>
    <w:link w:val="Heading3"/>
    <w:rsid w:val="00A5770B"/>
    <w:rPr>
      <w:rFonts w:ascii="Arial" w:eastAsia="Times New Roman" w:hAnsi="Arial" w:cs="Arial"/>
      <w:b/>
      <w:bCs/>
      <w:i/>
      <w:szCs w:val="26"/>
    </w:rPr>
  </w:style>
  <w:style w:type="character" w:customStyle="1" w:styleId="Heading4Char">
    <w:name w:val="Heading 4 Char"/>
    <w:basedOn w:val="DefaultParagraphFont"/>
    <w:link w:val="Heading4"/>
    <w:uiPriority w:val="9"/>
    <w:rsid w:val="00A5770B"/>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A5770B"/>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link w:val="ListParagraphChar"/>
    <w:uiPriority w:val="34"/>
    <w:qFormat/>
    <w:rsid w:val="00A5770B"/>
    <w:pPr>
      <w:ind w:left="720"/>
      <w:contextualSpacing/>
    </w:pPr>
  </w:style>
  <w:style w:type="character" w:styleId="CommentReference">
    <w:name w:val="annotation reference"/>
    <w:basedOn w:val="DefaultParagraphFont"/>
    <w:uiPriority w:val="99"/>
    <w:semiHidden/>
    <w:unhideWhenUsed/>
    <w:rsid w:val="00A5770B"/>
    <w:rPr>
      <w:sz w:val="16"/>
      <w:szCs w:val="16"/>
    </w:rPr>
  </w:style>
  <w:style w:type="paragraph" w:styleId="CommentText">
    <w:name w:val="annotation text"/>
    <w:basedOn w:val="Normal"/>
    <w:link w:val="CommentTextChar"/>
    <w:uiPriority w:val="99"/>
    <w:semiHidden/>
    <w:unhideWhenUsed/>
    <w:rsid w:val="00A5770B"/>
    <w:rPr>
      <w:sz w:val="20"/>
      <w:szCs w:val="20"/>
    </w:rPr>
  </w:style>
  <w:style w:type="character" w:customStyle="1" w:styleId="CommentTextChar">
    <w:name w:val="Comment Text Char"/>
    <w:basedOn w:val="DefaultParagraphFont"/>
    <w:link w:val="CommentText"/>
    <w:uiPriority w:val="99"/>
    <w:semiHidden/>
    <w:rsid w:val="00A5770B"/>
    <w:rPr>
      <w:sz w:val="20"/>
      <w:szCs w:val="20"/>
    </w:rPr>
  </w:style>
  <w:style w:type="paragraph" w:styleId="BodyText2">
    <w:name w:val="Body Text 2"/>
    <w:basedOn w:val="Normal"/>
    <w:link w:val="BodyText2Char"/>
    <w:uiPriority w:val="99"/>
    <w:unhideWhenUsed/>
    <w:rsid w:val="00A5770B"/>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uiPriority w:val="99"/>
    <w:rsid w:val="00A5770B"/>
    <w:rPr>
      <w:rFonts w:ascii="Times New Roman" w:eastAsia="Times New Roman" w:hAnsi="Times New Roman" w:cs="Times New Roman"/>
    </w:rPr>
  </w:style>
  <w:style w:type="character" w:customStyle="1" w:styleId="ListParagraphChar">
    <w:name w:val="List Paragraph Char"/>
    <w:link w:val="ListParagraph"/>
    <w:uiPriority w:val="34"/>
    <w:locked/>
    <w:rsid w:val="00A5770B"/>
  </w:style>
  <w:style w:type="paragraph" w:styleId="FootnoteText">
    <w:name w:val="footnote text"/>
    <w:basedOn w:val="Normal"/>
    <w:link w:val="FootnoteTextChar"/>
    <w:uiPriority w:val="99"/>
    <w:semiHidden/>
    <w:unhideWhenUsed/>
    <w:rsid w:val="00A5770B"/>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5770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5770B"/>
    <w:rPr>
      <w:vertAlign w:val="superscript"/>
    </w:rPr>
  </w:style>
  <w:style w:type="paragraph" w:styleId="CommentSubject">
    <w:name w:val="annotation subject"/>
    <w:basedOn w:val="CommentText"/>
    <w:next w:val="CommentText"/>
    <w:link w:val="CommentSubjectChar"/>
    <w:uiPriority w:val="99"/>
    <w:semiHidden/>
    <w:unhideWhenUsed/>
    <w:rsid w:val="00A5770B"/>
    <w:rPr>
      <w:b/>
      <w:bCs/>
    </w:rPr>
  </w:style>
  <w:style w:type="character" w:customStyle="1" w:styleId="CommentSubjectChar">
    <w:name w:val="Comment Subject Char"/>
    <w:basedOn w:val="CommentTextChar"/>
    <w:link w:val="CommentSubject"/>
    <w:uiPriority w:val="99"/>
    <w:semiHidden/>
    <w:rsid w:val="00A5770B"/>
    <w:rPr>
      <w:b/>
      <w:bCs/>
      <w:sz w:val="20"/>
      <w:szCs w:val="20"/>
    </w:rPr>
  </w:style>
  <w:style w:type="paragraph" w:styleId="Bibliography">
    <w:name w:val="Bibliography"/>
    <w:basedOn w:val="Normal"/>
    <w:next w:val="Normal"/>
    <w:uiPriority w:val="37"/>
    <w:unhideWhenUsed/>
    <w:rsid w:val="0049218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5</Pages>
  <Words>1917</Words>
  <Characters>109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lus, Ashley</dc:creator>
  <cp:keywords/>
  <dc:description/>
  <cp:lastModifiedBy>Jeanlus, Ashley</cp:lastModifiedBy>
  <cp:revision>1</cp:revision>
  <dcterms:created xsi:type="dcterms:W3CDTF">2021-09-30T17:15:00Z</dcterms:created>
  <dcterms:modified xsi:type="dcterms:W3CDTF">2021-09-3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LwzcnNd"/&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